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9375C" w:rsidRPr="000F1C30" w:rsidRDefault="0059375C" w:rsidP="008B68C4">
      <w:pPr>
        <w:pStyle w:val="Heading1"/>
        <w:jc w:val="center"/>
        <w:rPr>
          <w:color w:val="002060"/>
          <w:sz w:val="40"/>
          <w:szCs w:val="40"/>
        </w:rPr>
      </w:pPr>
      <w:r w:rsidRPr="000F1C30">
        <w:rPr>
          <w:color w:val="002060"/>
          <w:sz w:val="40"/>
          <w:szCs w:val="40"/>
        </w:rPr>
        <w:t>EASD Diabetes and Cancer Study Group</w:t>
      </w:r>
      <w:r w:rsidR="000F1C30">
        <w:rPr>
          <w:color w:val="002060"/>
          <w:sz w:val="40"/>
          <w:szCs w:val="40"/>
        </w:rPr>
        <w:t xml:space="preserve"> (DCSG)</w:t>
      </w:r>
    </w:p>
    <w:p w:rsidR="0059375C" w:rsidRPr="000F1C30" w:rsidRDefault="0059375C" w:rsidP="008B68C4">
      <w:pPr>
        <w:pStyle w:val="Heading1"/>
        <w:jc w:val="center"/>
        <w:rPr>
          <w:color w:val="002060"/>
          <w:sz w:val="40"/>
          <w:szCs w:val="40"/>
        </w:rPr>
      </w:pPr>
      <w:r w:rsidRPr="000F1C30">
        <w:rPr>
          <w:color w:val="002060"/>
          <w:sz w:val="40"/>
          <w:szCs w:val="40"/>
        </w:rPr>
        <w:t xml:space="preserve">Annual </w:t>
      </w:r>
      <w:r w:rsidR="008B68C4" w:rsidRPr="000F1C30">
        <w:rPr>
          <w:color w:val="002060"/>
          <w:sz w:val="40"/>
          <w:szCs w:val="40"/>
        </w:rPr>
        <w:t xml:space="preserve">Report </w:t>
      </w:r>
      <w:r w:rsidRPr="000F1C30">
        <w:rPr>
          <w:color w:val="002060"/>
          <w:sz w:val="40"/>
          <w:szCs w:val="40"/>
        </w:rPr>
        <w:t>201</w:t>
      </w:r>
      <w:r w:rsidR="00526C96">
        <w:rPr>
          <w:color w:val="002060"/>
          <w:sz w:val="40"/>
          <w:szCs w:val="40"/>
        </w:rPr>
        <w:t>6</w:t>
      </w:r>
      <w:r w:rsidRPr="000F1C30">
        <w:rPr>
          <w:color w:val="002060"/>
          <w:sz w:val="40"/>
          <w:szCs w:val="40"/>
        </w:rPr>
        <w:t>/1</w:t>
      </w:r>
      <w:r w:rsidR="00526C96">
        <w:rPr>
          <w:color w:val="002060"/>
          <w:sz w:val="40"/>
          <w:szCs w:val="40"/>
        </w:rPr>
        <w:t>7</w:t>
      </w:r>
    </w:p>
    <w:p w:rsidR="0059375C" w:rsidRPr="0059375C" w:rsidRDefault="0059375C" w:rsidP="0059375C">
      <w:pPr>
        <w:jc w:val="center"/>
        <w:rPr>
          <w:rFonts w:ascii="Arial" w:hAnsi="Arial" w:cs="Arial"/>
          <w:b/>
        </w:rPr>
      </w:pPr>
    </w:p>
    <w:p w:rsidR="0059375C" w:rsidRPr="0059375C" w:rsidRDefault="0059375C" w:rsidP="0059375C">
      <w:pPr>
        <w:jc w:val="center"/>
        <w:rPr>
          <w:rFonts w:ascii="Arial" w:hAnsi="Arial" w:cs="Arial"/>
          <w:b/>
        </w:rPr>
      </w:pPr>
      <w:r w:rsidRPr="0059375C">
        <w:rPr>
          <w:rFonts w:ascii="Arial" w:hAnsi="Arial" w:cs="Arial"/>
          <w:b/>
        </w:rPr>
        <w:t>Prepared by Andrew Renehan</w:t>
      </w:r>
      <w:r w:rsidR="007E4B5F">
        <w:rPr>
          <w:rFonts w:ascii="Arial" w:hAnsi="Arial" w:cs="Arial"/>
          <w:b/>
        </w:rPr>
        <w:t xml:space="preserve"> and officers</w:t>
      </w:r>
      <w:r w:rsidRPr="0059375C">
        <w:rPr>
          <w:rFonts w:ascii="Arial" w:hAnsi="Arial" w:cs="Arial"/>
          <w:b/>
        </w:rPr>
        <w:t xml:space="preserve">, </w:t>
      </w:r>
      <w:r w:rsidR="00526C96">
        <w:rPr>
          <w:rFonts w:ascii="Arial" w:hAnsi="Arial" w:cs="Arial"/>
          <w:b/>
        </w:rPr>
        <w:t>September 2017</w:t>
      </w:r>
    </w:p>
    <w:p w:rsidR="0059375C" w:rsidRDefault="0059375C" w:rsidP="0059375C">
      <w:pPr>
        <w:pStyle w:val="Heading1"/>
        <w:spacing w:before="0" w:after="120"/>
        <w:jc w:val="both"/>
        <w:rPr>
          <w:sz w:val="22"/>
          <w:szCs w:val="22"/>
        </w:rPr>
      </w:pPr>
    </w:p>
    <w:p w:rsidR="0059375C" w:rsidRPr="00011009" w:rsidRDefault="0059375C" w:rsidP="0059375C">
      <w:pPr>
        <w:pStyle w:val="Heading1"/>
        <w:spacing w:before="0" w:after="120"/>
        <w:jc w:val="both"/>
        <w:rPr>
          <w:sz w:val="22"/>
          <w:szCs w:val="22"/>
        </w:rPr>
      </w:pPr>
      <w:r w:rsidRPr="00011009">
        <w:rPr>
          <w:sz w:val="22"/>
          <w:szCs w:val="22"/>
        </w:rPr>
        <w:t xml:space="preserve">Executive Committee </w:t>
      </w:r>
    </w:p>
    <w:p w:rsidR="0059375C" w:rsidRDefault="0059375C" w:rsidP="0059375C">
      <w:pPr>
        <w:pStyle w:val="Heading2"/>
        <w:pBdr>
          <w:bottom w:val="single" w:sz="6" w:space="0" w:color="003366"/>
        </w:pBdr>
        <w:spacing w:before="0" w:after="120"/>
        <w:jc w:val="both"/>
        <w:rPr>
          <w:sz w:val="22"/>
          <w:szCs w:val="22"/>
        </w:rPr>
      </w:pPr>
    </w:p>
    <w:p w:rsidR="0059375C" w:rsidRPr="00011009" w:rsidRDefault="0059375C" w:rsidP="0059375C">
      <w:pPr>
        <w:pStyle w:val="Heading2"/>
        <w:pBdr>
          <w:bottom w:val="single" w:sz="6" w:space="0" w:color="003366"/>
        </w:pBdr>
        <w:spacing w:before="0" w:after="120"/>
        <w:jc w:val="both"/>
        <w:rPr>
          <w:sz w:val="22"/>
          <w:szCs w:val="22"/>
        </w:rPr>
      </w:pPr>
      <w:r>
        <w:rPr>
          <w:sz w:val="22"/>
          <w:szCs w:val="22"/>
        </w:rPr>
        <w:t>Officers</w:t>
      </w:r>
    </w:p>
    <w:p w:rsidR="0059375C" w:rsidRPr="00011009" w:rsidRDefault="0059375C" w:rsidP="0059375C">
      <w:pPr>
        <w:pStyle w:val="bodytext"/>
        <w:spacing w:before="0" w:beforeAutospacing="0" w:after="120" w:afterAutospacing="0"/>
        <w:jc w:val="both"/>
        <w:rPr>
          <w:rFonts w:ascii="Arial" w:hAnsi="Arial" w:cs="Arial"/>
          <w:sz w:val="22"/>
          <w:szCs w:val="22"/>
        </w:rPr>
      </w:pPr>
      <w:r w:rsidRPr="00011009">
        <w:rPr>
          <w:rFonts w:ascii="Arial" w:hAnsi="Arial" w:cs="Arial"/>
          <w:b/>
          <w:bCs/>
          <w:sz w:val="22"/>
          <w:szCs w:val="22"/>
        </w:rPr>
        <w:t>Chairman</w:t>
      </w:r>
      <w:r w:rsidRPr="00011009">
        <w:rPr>
          <w:rFonts w:ascii="Arial" w:hAnsi="Arial" w:cs="Arial"/>
          <w:sz w:val="22"/>
          <w:szCs w:val="22"/>
        </w:rPr>
        <w:br/>
      </w:r>
      <w:r>
        <w:rPr>
          <w:rFonts w:ascii="Arial" w:hAnsi="Arial" w:cs="Arial"/>
          <w:sz w:val="22"/>
          <w:szCs w:val="22"/>
        </w:rPr>
        <w:t>Andrew Renehan, UK</w:t>
      </w:r>
    </w:p>
    <w:p w:rsidR="0059375C" w:rsidRPr="00011009" w:rsidRDefault="0059375C" w:rsidP="0059375C">
      <w:pPr>
        <w:spacing w:after="120"/>
        <w:jc w:val="both"/>
        <w:rPr>
          <w:rFonts w:ascii="Arial" w:hAnsi="Arial" w:cs="Arial"/>
        </w:rPr>
      </w:pPr>
    </w:p>
    <w:p w:rsidR="0059375C" w:rsidRDefault="0059375C" w:rsidP="0059375C">
      <w:pPr>
        <w:pStyle w:val="bodytext"/>
        <w:spacing w:before="0" w:beforeAutospacing="0" w:after="120" w:afterAutospacing="0"/>
        <w:jc w:val="both"/>
        <w:rPr>
          <w:rFonts w:ascii="Arial" w:hAnsi="Arial" w:cs="Arial"/>
          <w:b/>
          <w:bCs/>
          <w:sz w:val="22"/>
          <w:szCs w:val="22"/>
        </w:rPr>
      </w:pPr>
      <w:r w:rsidRPr="00011009">
        <w:rPr>
          <w:rFonts w:ascii="Arial" w:hAnsi="Arial" w:cs="Arial"/>
          <w:b/>
          <w:bCs/>
          <w:sz w:val="22"/>
          <w:szCs w:val="22"/>
        </w:rPr>
        <w:t>Vice Chairman</w:t>
      </w:r>
    </w:p>
    <w:p w:rsidR="0059375C" w:rsidRPr="00011009" w:rsidRDefault="0059375C" w:rsidP="0059375C">
      <w:pPr>
        <w:pStyle w:val="bodytext"/>
        <w:spacing w:before="0" w:beforeAutospacing="0" w:after="120" w:afterAutospacing="0"/>
        <w:jc w:val="both"/>
        <w:rPr>
          <w:rFonts w:ascii="Arial" w:hAnsi="Arial" w:cs="Arial"/>
          <w:sz w:val="22"/>
          <w:szCs w:val="22"/>
        </w:rPr>
      </w:pPr>
      <w:r>
        <w:rPr>
          <w:rFonts w:ascii="Arial" w:hAnsi="Arial" w:cs="Arial"/>
          <w:sz w:val="22"/>
          <w:szCs w:val="22"/>
        </w:rPr>
        <w:t>Jeff Johnson, Canada</w:t>
      </w:r>
    </w:p>
    <w:p w:rsidR="0059375C" w:rsidRPr="00011009" w:rsidRDefault="0059375C" w:rsidP="0059375C">
      <w:pPr>
        <w:spacing w:after="120"/>
        <w:jc w:val="both"/>
        <w:rPr>
          <w:rFonts w:ascii="Arial" w:hAnsi="Arial" w:cs="Arial"/>
        </w:rPr>
      </w:pPr>
    </w:p>
    <w:p w:rsidR="0059375C" w:rsidRPr="00011009" w:rsidRDefault="0059375C" w:rsidP="0059375C">
      <w:pPr>
        <w:pStyle w:val="bodytext"/>
        <w:spacing w:before="0" w:beforeAutospacing="0" w:after="120" w:afterAutospacing="0"/>
        <w:jc w:val="both"/>
        <w:rPr>
          <w:rFonts w:ascii="Arial" w:hAnsi="Arial" w:cs="Arial"/>
          <w:sz w:val="22"/>
          <w:szCs w:val="22"/>
        </w:rPr>
      </w:pPr>
      <w:r w:rsidRPr="00011009">
        <w:rPr>
          <w:rFonts w:ascii="Arial" w:hAnsi="Arial" w:cs="Arial"/>
          <w:b/>
          <w:bCs/>
          <w:sz w:val="22"/>
          <w:szCs w:val="22"/>
        </w:rPr>
        <w:t>Scientific Secretary</w:t>
      </w:r>
    </w:p>
    <w:p w:rsidR="0059375C" w:rsidRPr="00011009" w:rsidRDefault="0059375C" w:rsidP="0059375C">
      <w:pPr>
        <w:pStyle w:val="bodytext"/>
        <w:spacing w:before="0" w:beforeAutospacing="0" w:after="120" w:afterAutospacing="0"/>
        <w:jc w:val="both"/>
        <w:rPr>
          <w:rFonts w:ascii="Arial" w:hAnsi="Arial" w:cs="Arial"/>
          <w:sz w:val="22"/>
          <w:szCs w:val="22"/>
        </w:rPr>
      </w:pPr>
      <w:r>
        <w:rPr>
          <w:rFonts w:ascii="Arial" w:hAnsi="Arial" w:cs="Arial"/>
          <w:sz w:val="22"/>
          <w:szCs w:val="22"/>
        </w:rPr>
        <w:t>Bendix Carstensen, Denmark</w:t>
      </w:r>
    </w:p>
    <w:p w:rsidR="0059375C" w:rsidRPr="00011009" w:rsidRDefault="0059375C" w:rsidP="0059375C">
      <w:pPr>
        <w:spacing w:after="120"/>
        <w:jc w:val="both"/>
        <w:rPr>
          <w:rFonts w:ascii="Arial" w:hAnsi="Arial" w:cs="Arial"/>
        </w:rPr>
      </w:pPr>
    </w:p>
    <w:p w:rsidR="0059375C" w:rsidRPr="00011009" w:rsidRDefault="0059375C" w:rsidP="0059375C">
      <w:pPr>
        <w:pStyle w:val="bodytext"/>
        <w:spacing w:before="0" w:beforeAutospacing="0" w:after="120" w:afterAutospacing="0"/>
        <w:jc w:val="both"/>
        <w:rPr>
          <w:rFonts w:ascii="Arial" w:hAnsi="Arial" w:cs="Arial"/>
          <w:sz w:val="22"/>
          <w:szCs w:val="22"/>
        </w:rPr>
      </w:pPr>
      <w:r w:rsidRPr="00011009">
        <w:rPr>
          <w:rFonts w:ascii="Arial" w:hAnsi="Arial" w:cs="Arial"/>
          <w:b/>
          <w:bCs/>
          <w:sz w:val="22"/>
          <w:szCs w:val="22"/>
        </w:rPr>
        <w:t>Treasurer</w:t>
      </w:r>
    </w:p>
    <w:p w:rsidR="0059375C" w:rsidRPr="00011009" w:rsidRDefault="0059375C" w:rsidP="0059375C">
      <w:pPr>
        <w:pStyle w:val="bodytext"/>
        <w:spacing w:before="0" w:beforeAutospacing="0" w:after="120" w:afterAutospacing="0"/>
        <w:jc w:val="both"/>
        <w:rPr>
          <w:rFonts w:ascii="Arial" w:hAnsi="Arial" w:cs="Arial"/>
          <w:sz w:val="22"/>
          <w:szCs w:val="22"/>
        </w:rPr>
      </w:pPr>
      <w:r>
        <w:rPr>
          <w:rFonts w:ascii="Arial" w:hAnsi="Arial" w:cs="Arial"/>
          <w:sz w:val="22"/>
          <w:szCs w:val="22"/>
        </w:rPr>
        <w:t>Soffia G</w:t>
      </w:r>
      <w:r w:rsidRPr="00746FB5">
        <w:rPr>
          <w:rFonts w:ascii="Arial" w:hAnsi="Arial" w:cs="Arial"/>
          <w:sz w:val="22"/>
          <w:szCs w:val="22"/>
        </w:rPr>
        <w:t>udbjornsdottir</w:t>
      </w:r>
      <w:r>
        <w:rPr>
          <w:rFonts w:ascii="Arial" w:hAnsi="Arial" w:cs="Arial"/>
          <w:sz w:val="22"/>
          <w:szCs w:val="22"/>
        </w:rPr>
        <w:t>, Sweden</w:t>
      </w:r>
      <w:r w:rsidR="008268EA">
        <w:rPr>
          <w:rFonts w:ascii="Arial" w:hAnsi="Arial" w:cs="Arial"/>
          <w:sz w:val="22"/>
          <w:szCs w:val="22"/>
        </w:rPr>
        <w:t xml:space="preserve"> </w:t>
      </w:r>
    </w:p>
    <w:p w:rsidR="0059375C" w:rsidRDefault="0059375C" w:rsidP="0059375C">
      <w:pPr>
        <w:pStyle w:val="Heading2"/>
        <w:pBdr>
          <w:bottom w:val="single" w:sz="6" w:space="0" w:color="003366"/>
        </w:pBdr>
        <w:spacing w:before="0" w:after="120"/>
        <w:jc w:val="both"/>
        <w:rPr>
          <w:sz w:val="22"/>
          <w:szCs w:val="22"/>
        </w:rPr>
      </w:pPr>
    </w:p>
    <w:p w:rsidR="0059375C" w:rsidRPr="00011009" w:rsidRDefault="0059375C" w:rsidP="0059375C">
      <w:pPr>
        <w:pStyle w:val="Heading2"/>
        <w:pBdr>
          <w:bottom w:val="single" w:sz="6" w:space="0" w:color="003366"/>
        </w:pBdr>
        <w:spacing w:before="0" w:after="120"/>
        <w:jc w:val="both"/>
        <w:rPr>
          <w:sz w:val="22"/>
          <w:szCs w:val="22"/>
        </w:rPr>
      </w:pPr>
      <w:r w:rsidRPr="00011009">
        <w:rPr>
          <w:sz w:val="22"/>
          <w:szCs w:val="22"/>
        </w:rPr>
        <w:t>Committee Members</w:t>
      </w:r>
    </w:p>
    <w:p w:rsidR="0059375C" w:rsidRDefault="0059375C" w:rsidP="0059375C">
      <w:pPr>
        <w:pStyle w:val="bodytext"/>
        <w:spacing w:before="0" w:beforeAutospacing="0" w:after="120" w:afterAutospacing="0"/>
        <w:jc w:val="both"/>
        <w:rPr>
          <w:rFonts w:ascii="Arial" w:hAnsi="Arial" w:cs="Arial"/>
          <w:sz w:val="22"/>
          <w:szCs w:val="22"/>
        </w:rPr>
      </w:pPr>
      <w:r>
        <w:rPr>
          <w:rFonts w:ascii="Arial" w:hAnsi="Arial" w:cs="Arial"/>
          <w:sz w:val="22"/>
          <w:szCs w:val="22"/>
        </w:rPr>
        <w:t>Sarah Wild</w:t>
      </w:r>
      <w:r w:rsidRPr="00011009">
        <w:rPr>
          <w:rFonts w:ascii="Arial" w:hAnsi="Arial" w:cs="Arial"/>
          <w:sz w:val="22"/>
          <w:szCs w:val="22"/>
        </w:rPr>
        <w:t xml:space="preserve">, </w:t>
      </w:r>
      <w:r>
        <w:rPr>
          <w:rFonts w:ascii="Arial" w:hAnsi="Arial" w:cs="Arial"/>
          <w:sz w:val="22"/>
          <w:szCs w:val="22"/>
        </w:rPr>
        <w:t>Scotland</w:t>
      </w:r>
    </w:p>
    <w:p w:rsidR="0059375C" w:rsidRDefault="00526C96" w:rsidP="0059375C">
      <w:pPr>
        <w:pStyle w:val="bodytext"/>
        <w:spacing w:before="0" w:beforeAutospacing="0" w:after="120" w:afterAutospacing="0"/>
        <w:jc w:val="both"/>
        <w:rPr>
          <w:rFonts w:ascii="Arial" w:hAnsi="Arial" w:cs="Arial"/>
          <w:sz w:val="22"/>
          <w:szCs w:val="22"/>
        </w:rPr>
      </w:pPr>
      <w:r>
        <w:rPr>
          <w:rFonts w:ascii="Arial" w:hAnsi="Arial" w:cs="Arial"/>
          <w:sz w:val="22"/>
          <w:szCs w:val="22"/>
        </w:rPr>
        <w:t>Marc Gunter, France</w:t>
      </w:r>
    </w:p>
    <w:p w:rsidR="00133BD5" w:rsidRDefault="00133BD5" w:rsidP="0059375C">
      <w:pPr>
        <w:pStyle w:val="bodytext"/>
        <w:spacing w:before="0" w:beforeAutospacing="0" w:after="120" w:afterAutospacing="0"/>
        <w:jc w:val="both"/>
        <w:rPr>
          <w:rFonts w:ascii="Arial" w:hAnsi="Arial" w:cs="Arial"/>
          <w:sz w:val="22"/>
          <w:szCs w:val="22"/>
        </w:rPr>
      </w:pPr>
      <w:r>
        <w:rPr>
          <w:rFonts w:ascii="Arial" w:hAnsi="Arial" w:cs="Arial"/>
          <w:sz w:val="22"/>
          <w:szCs w:val="22"/>
        </w:rPr>
        <w:t>Henrik Moller, England</w:t>
      </w:r>
    </w:p>
    <w:p w:rsidR="00185D6A" w:rsidRDefault="00185D6A" w:rsidP="00185D6A">
      <w:pPr>
        <w:pStyle w:val="bodytext"/>
        <w:spacing w:before="0" w:beforeAutospacing="0" w:after="120" w:afterAutospacing="0"/>
        <w:jc w:val="both"/>
        <w:rPr>
          <w:rFonts w:ascii="Arial" w:hAnsi="Arial" w:cs="Arial"/>
          <w:sz w:val="22"/>
          <w:szCs w:val="22"/>
        </w:rPr>
      </w:pPr>
      <w:r>
        <w:rPr>
          <w:rFonts w:ascii="Arial" w:hAnsi="Arial" w:cs="Arial"/>
          <w:sz w:val="22"/>
          <w:szCs w:val="22"/>
        </w:rPr>
        <w:t>Edwin Gale, England (founding member)</w:t>
      </w:r>
    </w:p>
    <w:p w:rsidR="0059375C" w:rsidRDefault="0059375C" w:rsidP="0059375C">
      <w:pPr>
        <w:pStyle w:val="bodytext"/>
        <w:spacing w:before="0" w:beforeAutospacing="0" w:after="120" w:afterAutospacing="0"/>
        <w:jc w:val="both"/>
        <w:rPr>
          <w:rFonts w:ascii="Arial" w:hAnsi="Arial" w:cs="Arial"/>
          <w:sz w:val="22"/>
          <w:szCs w:val="22"/>
        </w:rPr>
      </w:pPr>
      <w:r>
        <w:rPr>
          <w:rFonts w:ascii="Arial" w:hAnsi="Arial" w:cs="Arial"/>
          <w:sz w:val="22"/>
          <w:szCs w:val="22"/>
        </w:rPr>
        <w:t>Ulf Smith, Sweden (founding member)</w:t>
      </w:r>
    </w:p>
    <w:p w:rsidR="003F1176" w:rsidRDefault="003F1176" w:rsidP="0059375C">
      <w:pPr>
        <w:pStyle w:val="bodytext"/>
        <w:spacing w:before="0" w:beforeAutospacing="0" w:after="120" w:afterAutospacing="0"/>
        <w:jc w:val="both"/>
        <w:rPr>
          <w:rFonts w:ascii="Arial" w:hAnsi="Arial" w:cs="Arial"/>
          <w:sz w:val="22"/>
          <w:szCs w:val="22"/>
        </w:rPr>
      </w:pPr>
      <w:r>
        <w:rPr>
          <w:rFonts w:ascii="Arial" w:hAnsi="Arial" w:cs="Arial"/>
          <w:sz w:val="22"/>
          <w:szCs w:val="22"/>
        </w:rPr>
        <w:t>Daniel Witte (Denmark)</w:t>
      </w:r>
    </w:p>
    <w:p w:rsidR="003F1176" w:rsidRPr="00011009" w:rsidRDefault="003F1176" w:rsidP="0059375C">
      <w:pPr>
        <w:pStyle w:val="bodytext"/>
        <w:spacing w:before="0" w:beforeAutospacing="0" w:after="120" w:afterAutospacing="0"/>
        <w:jc w:val="both"/>
        <w:rPr>
          <w:rFonts w:ascii="Arial" w:hAnsi="Arial" w:cs="Arial"/>
          <w:sz w:val="22"/>
          <w:szCs w:val="22"/>
        </w:rPr>
      </w:pPr>
      <w:r>
        <w:rPr>
          <w:rFonts w:ascii="Arial" w:hAnsi="Arial" w:cs="Arial"/>
          <w:sz w:val="22"/>
          <w:szCs w:val="22"/>
        </w:rPr>
        <w:t>Loraine Lipscombe (Canada)</w:t>
      </w:r>
    </w:p>
    <w:p w:rsidR="0059375C" w:rsidRDefault="0059375C" w:rsidP="003528DF">
      <w:pPr>
        <w:spacing w:after="120"/>
        <w:jc w:val="both"/>
        <w:rPr>
          <w:rFonts w:ascii="Arial" w:hAnsi="Arial" w:cs="Arial"/>
        </w:rPr>
      </w:pPr>
    </w:p>
    <w:p w:rsidR="003528DF" w:rsidRPr="00011009" w:rsidRDefault="003528DF" w:rsidP="003528DF">
      <w:pPr>
        <w:pStyle w:val="bodytext"/>
        <w:spacing w:before="0" w:beforeAutospacing="0" w:after="120" w:afterAutospacing="0"/>
        <w:jc w:val="both"/>
        <w:rPr>
          <w:rFonts w:ascii="Arial" w:hAnsi="Arial" w:cs="Arial"/>
          <w:sz w:val="22"/>
          <w:szCs w:val="22"/>
        </w:rPr>
      </w:pPr>
      <w:r>
        <w:rPr>
          <w:rFonts w:ascii="Arial" w:hAnsi="Arial" w:cs="Arial"/>
          <w:b/>
          <w:bCs/>
          <w:sz w:val="22"/>
          <w:szCs w:val="22"/>
        </w:rPr>
        <w:t>Website</w:t>
      </w:r>
    </w:p>
    <w:p w:rsidR="003528DF" w:rsidRPr="00011009" w:rsidRDefault="00794473" w:rsidP="003528DF">
      <w:pPr>
        <w:pStyle w:val="bodytext"/>
        <w:spacing w:before="0" w:beforeAutospacing="0" w:after="120" w:afterAutospacing="0"/>
        <w:jc w:val="both"/>
        <w:rPr>
          <w:rFonts w:ascii="Arial" w:hAnsi="Arial" w:cs="Arial"/>
          <w:sz w:val="22"/>
          <w:szCs w:val="22"/>
        </w:rPr>
      </w:pPr>
      <w:hyperlink r:id="rId8" w:history="1">
        <w:r w:rsidR="003528DF" w:rsidRPr="00050276">
          <w:rPr>
            <w:rStyle w:val="Hyperlink"/>
            <w:rFonts w:ascii="Arial" w:hAnsi="Arial" w:cs="Arial"/>
            <w:sz w:val="22"/>
            <w:szCs w:val="22"/>
          </w:rPr>
          <w:t>https://www.herc.ac.uk/research_project/dcsg/</w:t>
        </w:r>
      </w:hyperlink>
      <w:r w:rsidR="003528DF">
        <w:rPr>
          <w:rFonts w:ascii="Arial" w:hAnsi="Arial" w:cs="Arial"/>
          <w:sz w:val="22"/>
          <w:szCs w:val="22"/>
        </w:rPr>
        <w:t xml:space="preserve">    </w:t>
      </w:r>
    </w:p>
    <w:p w:rsidR="003528DF" w:rsidRPr="00011009" w:rsidRDefault="003528DF" w:rsidP="003528DF">
      <w:pPr>
        <w:spacing w:after="120"/>
        <w:jc w:val="both"/>
        <w:rPr>
          <w:rFonts w:ascii="Arial" w:hAnsi="Arial" w:cs="Arial"/>
        </w:rPr>
      </w:pPr>
    </w:p>
    <w:p w:rsidR="008B68C4" w:rsidRPr="0059375C" w:rsidRDefault="00185D6A" w:rsidP="00497643">
      <w:pPr>
        <w:pStyle w:val="Heading3"/>
        <w:jc w:val="both"/>
      </w:pPr>
      <w:r>
        <w:br w:type="page"/>
      </w:r>
      <w:r w:rsidR="008B68C4" w:rsidRPr="0059375C">
        <w:lastRenderedPageBreak/>
        <w:t xml:space="preserve">Background: </w:t>
      </w:r>
    </w:p>
    <w:p w:rsidR="00062816" w:rsidRDefault="008B68C4" w:rsidP="00062816">
      <w:pPr>
        <w:jc w:val="both"/>
        <w:rPr>
          <w:rFonts w:ascii="Arial" w:hAnsi="Arial" w:cs="Arial"/>
          <w:lang w:val="en-US"/>
        </w:rPr>
      </w:pPr>
      <w:r w:rsidRPr="0059375C">
        <w:rPr>
          <w:rFonts w:ascii="Arial" w:hAnsi="Arial" w:cs="Arial"/>
        </w:rPr>
        <w:t xml:space="preserve">The </w:t>
      </w:r>
      <w:r w:rsidR="00062816" w:rsidRPr="0059375C">
        <w:rPr>
          <w:rFonts w:ascii="Arial" w:hAnsi="Arial" w:cs="Arial"/>
        </w:rPr>
        <w:t xml:space="preserve">former </w:t>
      </w:r>
      <w:r w:rsidRPr="0059375C">
        <w:rPr>
          <w:rFonts w:ascii="Arial" w:hAnsi="Arial" w:cs="Arial"/>
        </w:rPr>
        <w:t>EASD Diabetes and Cancer Task Force was</w:t>
      </w:r>
      <w:r w:rsidR="00497643" w:rsidRPr="0059375C">
        <w:rPr>
          <w:rFonts w:ascii="Arial" w:hAnsi="Arial" w:cs="Arial"/>
        </w:rPr>
        <w:t xml:space="preserve"> </w:t>
      </w:r>
      <w:r w:rsidRPr="0059375C">
        <w:rPr>
          <w:rFonts w:ascii="Arial" w:hAnsi="Arial" w:cs="Arial"/>
        </w:rPr>
        <w:t>established in February 2011,</w:t>
      </w:r>
      <w:r w:rsidR="00497643" w:rsidRPr="0059375C">
        <w:rPr>
          <w:rFonts w:ascii="Arial" w:hAnsi="Arial" w:cs="Arial"/>
        </w:rPr>
        <w:t xml:space="preserve"> by the then President of EASD, Professor Ulf Smith,</w:t>
      </w:r>
      <w:r w:rsidRPr="0059375C">
        <w:rPr>
          <w:rFonts w:ascii="Arial" w:hAnsi="Arial" w:cs="Arial"/>
        </w:rPr>
        <w:t xml:space="preserve"> with a 3-year window of activity</w:t>
      </w:r>
      <w:r w:rsidR="00497643" w:rsidRPr="0059375C">
        <w:rPr>
          <w:rFonts w:ascii="Arial" w:hAnsi="Arial" w:cs="Arial"/>
        </w:rPr>
        <w:t xml:space="preserve"> in the first instance</w:t>
      </w:r>
      <w:r w:rsidRPr="0059375C">
        <w:rPr>
          <w:rFonts w:ascii="Arial" w:hAnsi="Arial" w:cs="Arial"/>
        </w:rPr>
        <w:t xml:space="preserve">. </w:t>
      </w:r>
      <w:r w:rsidR="000F1C30">
        <w:rPr>
          <w:rFonts w:ascii="Arial" w:hAnsi="Arial" w:cs="Arial"/>
        </w:rPr>
        <w:t>At the 2013 EASD Annual Conference (Barcelona), this</w:t>
      </w:r>
      <w:r w:rsidR="00062816" w:rsidRPr="0059375C">
        <w:rPr>
          <w:rFonts w:ascii="Arial" w:hAnsi="Arial" w:cs="Arial"/>
        </w:rPr>
        <w:t xml:space="preserve"> group </w:t>
      </w:r>
      <w:r w:rsidR="000F1C30">
        <w:rPr>
          <w:rFonts w:ascii="Arial" w:hAnsi="Arial" w:cs="Arial"/>
        </w:rPr>
        <w:t xml:space="preserve">became </w:t>
      </w:r>
      <w:r w:rsidR="00062816" w:rsidRPr="0059375C">
        <w:rPr>
          <w:rFonts w:ascii="Arial" w:hAnsi="Arial" w:cs="Arial"/>
        </w:rPr>
        <w:t xml:space="preserve">an EASD Study Group – The Diabetes and Cancer Study Group (DCSG). Its core business is the </w:t>
      </w:r>
      <w:r w:rsidR="00497643" w:rsidRPr="0059375C">
        <w:rPr>
          <w:rFonts w:ascii="Arial" w:hAnsi="Arial" w:cs="Arial"/>
          <w:lang w:val="en-US"/>
        </w:rPr>
        <w:t xml:space="preserve">Diabetes and Cancer Research Consortium </w:t>
      </w:r>
      <w:r w:rsidR="00062816" w:rsidRPr="0059375C">
        <w:rPr>
          <w:rFonts w:ascii="Arial" w:hAnsi="Arial" w:cs="Arial"/>
          <w:lang w:val="en-US"/>
        </w:rPr>
        <w:t>(DCRC).</w:t>
      </w:r>
    </w:p>
    <w:p w:rsidR="000F1C30" w:rsidRPr="0059375C" w:rsidRDefault="000F1C30" w:rsidP="00B348D3">
      <w:pPr>
        <w:spacing w:after="0"/>
        <w:jc w:val="both"/>
        <w:rPr>
          <w:rFonts w:ascii="Arial" w:hAnsi="Arial" w:cs="Arial"/>
          <w:lang w:val="en-US"/>
        </w:rPr>
      </w:pPr>
      <w:r w:rsidRPr="0059375C">
        <w:rPr>
          <w:rFonts w:ascii="Arial" w:hAnsi="Arial" w:cs="Arial"/>
          <w:lang w:val="en-US"/>
        </w:rPr>
        <w:t xml:space="preserve">The central objectives of the Consortium </w:t>
      </w:r>
      <w:r w:rsidR="00B348D3">
        <w:rPr>
          <w:rFonts w:ascii="Arial" w:hAnsi="Arial" w:cs="Arial"/>
          <w:lang w:val="en-US"/>
        </w:rPr>
        <w:t>are</w:t>
      </w:r>
      <w:r w:rsidRPr="0059375C">
        <w:rPr>
          <w:rFonts w:ascii="Arial" w:hAnsi="Arial" w:cs="Arial"/>
          <w:lang w:val="en-US"/>
        </w:rPr>
        <w:t>:</w:t>
      </w:r>
    </w:p>
    <w:p w:rsidR="000F1C30" w:rsidRPr="0059375C" w:rsidRDefault="000F1C30" w:rsidP="00B348D3">
      <w:pPr>
        <w:spacing w:after="0"/>
        <w:jc w:val="both"/>
        <w:rPr>
          <w:rFonts w:ascii="Arial" w:hAnsi="Arial" w:cs="Arial"/>
          <w:lang w:val="en-US"/>
        </w:rPr>
      </w:pPr>
      <w:r w:rsidRPr="0059375C">
        <w:rPr>
          <w:rFonts w:ascii="Arial" w:hAnsi="Arial" w:cs="Arial"/>
          <w:lang w:val="en-US"/>
        </w:rPr>
        <w:t xml:space="preserve">(1) </w:t>
      </w:r>
      <w:proofErr w:type="gramStart"/>
      <w:r w:rsidRPr="0059375C">
        <w:rPr>
          <w:rFonts w:ascii="Arial" w:hAnsi="Arial" w:cs="Arial"/>
          <w:lang w:val="en-US"/>
        </w:rPr>
        <w:t>to</w:t>
      </w:r>
      <w:proofErr w:type="gramEnd"/>
      <w:r w:rsidRPr="0059375C">
        <w:rPr>
          <w:rFonts w:ascii="Arial" w:hAnsi="Arial" w:cs="Arial"/>
          <w:lang w:val="en-US"/>
        </w:rPr>
        <w:t xml:space="preserve"> establish minimum desirable criteria for performance of descriptive studies in cancer epidemiology, survival, and </w:t>
      </w:r>
      <w:proofErr w:type="spellStart"/>
      <w:r w:rsidRPr="0059375C">
        <w:rPr>
          <w:rFonts w:ascii="Arial" w:hAnsi="Arial" w:cs="Arial"/>
          <w:lang w:val="en-US"/>
        </w:rPr>
        <w:t>pharmaco</w:t>
      </w:r>
      <w:proofErr w:type="spellEnd"/>
      <w:r w:rsidR="00B348D3">
        <w:rPr>
          <w:rFonts w:ascii="Arial" w:hAnsi="Arial" w:cs="Arial"/>
          <w:lang w:val="en-US"/>
        </w:rPr>
        <w:t>-</w:t>
      </w:r>
      <w:r w:rsidRPr="0059375C">
        <w:rPr>
          <w:rFonts w:ascii="Arial" w:hAnsi="Arial" w:cs="Arial"/>
          <w:lang w:val="en-US"/>
        </w:rPr>
        <w:t xml:space="preserve">epidemiology in relation to the field of diabetes; </w:t>
      </w:r>
    </w:p>
    <w:p w:rsidR="000F1C30" w:rsidRPr="0059375C" w:rsidRDefault="000F1C30" w:rsidP="00B348D3">
      <w:pPr>
        <w:spacing w:after="0"/>
        <w:jc w:val="both"/>
        <w:rPr>
          <w:rFonts w:ascii="Arial" w:hAnsi="Arial" w:cs="Arial"/>
          <w:lang w:val="en-US"/>
        </w:rPr>
      </w:pPr>
      <w:r w:rsidRPr="0059375C">
        <w:rPr>
          <w:rFonts w:ascii="Arial" w:hAnsi="Arial" w:cs="Arial"/>
          <w:lang w:val="en-US"/>
        </w:rPr>
        <w:t>(2) to create and implement a mechanism for pooling data and for conducting combined analyses in relation to cancer and diabetes; and</w:t>
      </w:r>
    </w:p>
    <w:p w:rsidR="000F1C30" w:rsidRDefault="000F1C30" w:rsidP="00B348D3">
      <w:pPr>
        <w:spacing w:after="0"/>
        <w:jc w:val="both"/>
        <w:rPr>
          <w:rFonts w:ascii="Arial" w:hAnsi="Arial" w:cs="Arial"/>
          <w:lang w:val="en-US"/>
        </w:rPr>
      </w:pPr>
      <w:r w:rsidRPr="0059375C">
        <w:rPr>
          <w:rFonts w:ascii="Arial" w:hAnsi="Arial" w:cs="Arial"/>
          <w:lang w:val="en-US"/>
        </w:rPr>
        <w:t xml:space="preserve">(3) </w:t>
      </w:r>
      <w:proofErr w:type="gramStart"/>
      <w:r w:rsidRPr="0059375C">
        <w:rPr>
          <w:rFonts w:ascii="Arial" w:hAnsi="Arial" w:cs="Arial"/>
          <w:lang w:val="en-US"/>
        </w:rPr>
        <w:t>to</w:t>
      </w:r>
      <w:proofErr w:type="gramEnd"/>
      <w:r w:rsidRPr="0059375C">
        <w:rPr>
          <w:rFonts w:ascii="Arial" w:hAnsi="Arial" w:cs="Arial"/>
          <w:lang w:val="en-US"/>
        </w:rPr>
        <w:t xml:space="preserve"> undertake specific analyses in this area.</w:t>
      </w:r>
    </w:p>
    <w:p w:rsidR="00B348D3" w:rsidRPr="0059375C" w:rsidRDefault="00B348D3" w:rsidP="00B348D3">
      <w:pPr>
        <w:spacing w:after="0"/>
        <w:jc w:val="both"/>
        <w:rPr>
          <w:rFonts w:ascii="Arial" w:hAnsi="Arial" w:cs="Arial"/>
          <w:lang w:val="en-US"/>
        </w:rPr>
      </w:pPr>
    </w:p>
    <w:p w:rsidR="007211C6" w:rsidRDefault="00062816" w:rsidP="007211C6">
      <w:pPr>
        <w:jc w:val="both"/>
        <w:rPr>
          <w:rFonts w:ascii="Arial" w:hAnsi="Arial" w:cs="Arial"/>
        </w:rPr>
      </w:pPr>
      <w:r w:rsidRPr="0059375C">
        <w:rPr>
          <w:rFonts w:ascii="Arial" w:hAnsi="Arial" w:cs="Arial"/>
        </w:rPr>
        <w:t xml:space="preserve">The DCRC held </w:t>
      </w:r>
      <w:r w:rsidR="007211C6">
        <w:rPr>
          <w:rFonts w:ascii="Arial" w:hAnsi="Arial" w:cs="Arial"/>
        </w:rPr>
        <w:t>four</w:t>
      </w:r>
      <w:r w:rsidRPr="0059375C">
        <w:rPr>
          <w:rFonts w:ascii="Arial" w:hAnsi="Arial" w:cs="Arial"/>
        </w:rPr>
        <w:t xml:space="preserve"> workshops</w:t>
      </w:r>
      <w:r w:rsidR="0007569B" w:rsidRPr="0059375C">
        <w:rPr>
          <w:rFonts w:ascii="Arial" w:hAnsi="Arial" w:cs="Arial"/>
        </w:rPr>
        <w:t xml:space="preserve"> between 2010 and 2013</w:t>
      </w:r>
      <w:r w:rsidR="007211C6">
        <w:rPr>
          <w:rFonts w:ascii="Arial" w:hAnsi="Arial" w:cs="Arial"/>
        </w:rPr>
        <w:t xml:space="preserve"> (Copenhagen, Banff, Brussels, Gothenburg </w:t>
      </w:r>
      <w:r w:rsidRPr="0059375C">
        <w:rPr>
          <w:rFonts w:ascii="Arial" w:hAnsi="Arial" w:cs="Arial"/>
        </w:rPr>
        <w:t xml:space="preserve">– each in part supported by the EASD - and reported these to the EASD. </w:t>
      </w:r>
      <w:r w:rsidR="000F1C30" w:rsidRPr="0059375C">
        <w:rPr>
          <w:rFonts w:ascii="Arial" w:hAnsi="Arial" w:cs="Arial"/>
        </w:rPr>
        <w:t xml:space="preserve">The </w:t>
      </w:r>
      <w:r w:rsidR="00EF5519">
        <w:rPr>
          <w:rFonts w:ascii="Arial" w:hAnsi="Arial" w:cs="Arial"/>
        </w:rPr>
        <w:t xml:space="preserve">fifth </w:t>
      </w:r>
      <w:r w:rsidR="000F1C30" w:rsidRPr="0059375C">
        <w:rPr>
          <w:rFonts w:ascii="Arial" w:hAnsi="Arial" w:cs="Arial"/>
        </w:rPr>
        <w:t xml:space="preserve">workshop </w:t>
      </w:r>
      <w:r w:rsidR="000F1C30">
        <w:rPr>
          <w:rFonts w:ascii="Arial" w:hAnsi="Arial" w:cs="Arial"/>
        </w:rPr>
        <w:t xml:space="preserve">was held in Amsterdam, the Netherlands, on </w:t>
      </w:r>
      <w:r w:rsidR="000F1C30" w:rsidRPr="0059375C">
        <w:rPr>
          <w:rFonts w:ascii="Arial" w:hAnsi="Arial" w:cs="Arial"/>
        </w:rPr>
        <w:t>10</w:t>
      </w:r>
      <w:r w:rsidR="000F1C30" w:rsidRPr="0059375C">
        <w:rPr>
          <w:rFonts w:ascii="Arial" w:hAnsi="Arial" w:cs="Arial"/>
          <w:vertAlign w:val="superscript"/>
        </w:rPr>
        <w:t>th</w:t>
      </w:r>
      <w:r w:rsidR="000F1C30" w:rsidRPr="0059375C">
        <w:rPr>
          <w:rFonts w:ascii="Arial" w:hAnsi="Arial" w:cs="Arial"/>
        </w:rPr>
        <w:t xml:space="preserve"> and 11</w:t>
      </w:r>
      <w:r w:rsidR="000F1C30" w:rsidRPr="0059375C">
        <w:rPr>
          <w:rFonts w:ascii="Arial" w:hAnsi="Arial" w:cs="Arial"/>
          <w:vertAlign w:val="superscript"/>
        </w:rPr>
        <w:t>th</w:t>
      </w:r>
      <w:r w:rsidR="000F1C30" w:rsidRPr="0059375C">
        <w:rPr>
          <w:rFonts w:ascii="Arial" w:hAnsi="Arial" w:cs="Arial"/>
        </w:rPr>
        <w:t xml:space="preserve"> March 2014</w:t>
      </w:r>
      <w:r w:rsidR="000F1C30">
        <w:rPr>
          <w:rFonts w:ascii="Arial" w:hAnsi="Arial" w:cs="Arial"/>
        </w:rPr>
        <w:t xml:space="preserve">, hosted by </w:t>
      </w:r>
      <w:r w:rsidR="000F1C30" w:rsidRPr="0059375C">
        <w:rPr>
          <w:rFonts w:ascii="Arial" w:hAnsi="Arial" w:cs="Arial"/>
          <w:color w:val="000000"/>
          <w:lang w:eastAsia="en-GB"/>
        </w:rPr>
        <w:t>Lonneke van de Poll</w:t>
      </w:r>
      <w:r w:rsidR="00AF5EAE">
        <w:rPr>
          <w:rFonts w:ascii="Arial" w:hAnsi="Arial" w:cs="Arial"/>
          <w:color w:val="000000"/>
          <w:lang w:eastAsia="en-GB"/>
        </w:rPr>
        <w:t xml:space="preserve">. </w:t>
      </w:r>
      <w:r w:rsidR="00185D6A" w:rsidRPr="00185D6A">
        <w:rPr>
          <w:rFonts w:ascii="Arial" w:hAnsi="Arial" w:cs="Arial"/>
        </w:rPr>
        <w:t>The sixth workshop was held in Chancellors Hotel and Conference Venue</w:t>
      </w:r>
      <w:r w:rsidR="00185D6A">
        <w:rPr>
          <w:rFonts w:ascii="Arial" w:hAnsi="Arial" w:cs="Arial"/>
        </w:rPr>
        <w:t xml:space="preserve">, </w:t>
      </w:r>
      <w:r w:rsidR="00185D6A" w:rsidRPr="00185D6A">
        <w:rPr>
          <w:rFonts w:ascii="Arial" w:hAnsi="Arial" w:cs="Arial"/>
        </w:rPr>
        <w:t>University of Manchester, United Kingdom, on</w:t>
      </w:r>
      <w:r w:rsidR="00185D6A">
        <w:rPr>
          <w:rFonts w:ascii="Arial" w:hAnsi="Arial" w:cs="Arial"/>
        </w:rPr>
        <w:t xml:space="preserve"> 9</w:t>
      </w:r>
      <w:r w:rsidR="00185D6A" w:rsidRPr="0059375C">
        <w:rPr>
          <w:rFonts w:ascii="Arial" w:hAnsi="Arial" w:cs="Arial"/>
          <w:vertAlign w:val="superscript"/>
        </w:rPr>
        <w:t>th</w:t>
      </w:r>
      <w:r w:rsidR="00185D6A" w:rsidRPr="0059375C">
        <w:rPr>
          <w:rFonts w:ascii="Arial" w:hAnsi="Arial" w:cs="Arial"/>
        </w:rPr>
        <w:t xml:space="preserve"> and 1</w:t>
      </w:r>
      <w:r w:rsidR="00185D6A">
        <w:rPr>
          <w:rFonts w:ascii="Arial" w:hAnsi="Arial" w:cs="Arial"/>
        </w:rPr>
        <w:t>0</w:t>
      </w:r>
      <w:r w:rsidR="00185D6A" w:rsidRPr="0059375C">
        <w:rPr>
          <w:rFonts w:ascii="Arial" w:hAnsi="Arial" w:cs="Arial"/>
          <w:vertAlign w:val="superscript"/>
        </w:rPr>
        <w:t>th</w:t>
      </w:r>
      <w:r w:rsidR="00185D6A" w:rsidRPr="0059375C">
        <w:rPr>
          <w:rFonts w:ascii="Arial" w:hAnsi="Arial" w:cs="Arial"/>
        </w:rPr>
        <w:t xml:space="preserve"> March 2014</w:t>
      </w:r>
      <w:r w:rsidR="00185D6A">
        <w:rPr>
          <w:rFonts w:ascii="Arial" w:hAnsi="Arial" w:cs="Arial"/>
        </w:rPr>
        <w:t xml:space="preserve">, hosted by Andrew Renehan and Iain Buchan, and supported by </w:t>
      </w:r>
      <w:r w:rsidR="003F1176">
        <w:rPr>
          <w:rFonts w:ascii="Arial" w:hAnsi="Arial" w:cs="Arial"/>
        </w:rPr>
        <w:t xml:space="preserve">the </w:t>
      </w:r>
      <w:r w:rsidR="00185D6A">
        <w:rPr>
          <w:rFonts w:ascii="Arial" w:hAnsi="Arial" w:cs="Arial"/>
        </w:rPr>
        <w:t>Farr</w:t>
      </w:r>
      <w:r w:rsidR="003F1176">
        <w:rPr>
          <w:rFonts w:ascii="Arial" w:hAnsi="Arial" w:cs="Arial"/>
        </w:rPr>
        <w:t xml:space="preserve"> </w:t>
      </w:r>
      <w:proofErr w:type="spellStart"/>
      <w:r w:rsidR="003F1176">
        <w:rPr>
          <w:rFonts w:ascii="Arial" w:hAnsi="Arial" w:cs="Arial"/>
        </w:rPr>
        <w:t>Institute</w:t>
      </w:r>
      <w:r w:rsidR="00185D6A">
        <w:rPr>
          <w:rFonts w:ascii="Arial" w:hAnsi="Arial" w:cs="Arial"/>
        </w:rPr>
        <w:t>@HeRC</w:t>
      </w:r>
      <w:proofErr w:type="spellEnd"/>
      <w:r w:rsidR="00185D6A">
        <w:rPr>
          <w:rFonts w:ascii="Arial" w:hAnsi="Arial" w:cs="Arial"/>
        </w:rPr>
        <w:t>.</w:t>
      </w:r>
      <w:r w:rsidR="003528DF">
        <w:rPr>
          <w:rFonts w:ascii="Arial" w:hAnsi="Arial" w:cs="Arial"/>
        </w:rPr>
        <w:t xml:space="preserve"> </w:t>
      </w:r>
      <w:r w:rsidR="007211C6">
        <w:rPr>
          <w:rFonts w:ascii="Arial" w:hAnsi="Arial" w:cs="Arial"/>
          <w:color w:val="000000"/>
          <w:lang w:eastAsia="en-GB"/>
        </w:rPr>
        <w:t xml:space="preserve">The seventh workshop was </w:t>
      </w:r>
      <w:r w:rsidR="007211C6" w:rsidRPr="00185D6A">
        <w:rPr>
          <w:rFonts w:ascii="Arial" w:hAnsi="Arial" w:cs="Arial"/>
        </w:rPr>
        <w:t xml:space="preserve">held in </w:t>
      </w:r>
      <w:proofErr w:type="spellStart"/>
      <w:r w:rsidR="007211C6" w:rsidRPr="007211C6">
        <w:rPr>
          <w:rFonts w:ascii="Arial" w:hAnsi="Arial" w:cs="Arial"/>
        </w:rPr>
        <w:t>Fógetinn</w:t>
      </w:r>
      <w:proofErr w:type="spellEnd"/>
      <w:r w:rsidR="007211C6" w:rsidRPr="007211C6">
        <w:rPr>
          <w:rFonts w:ascii="Arial" w:hAnsi="Arial" w:cs="Arial"/>
        </w:rPr>
        <w:t xml:space="preserve">, Reykjavik, Iceland, on </w:t>
      </w:r>
      <w:r w:rsidR="007211C6">
        <w:rPr>
          <w:rFonts w:ascii="Arial" w:hAnsi="Arial" w:cs="Arial"/>
        </w:rPr>
        <w:t>25-26</w:t>
      </w:r>
      <w:r w:rsidR="007211C6" w:rsidRPr="007211C6">
        <w:rPr>
          <w:rFonts w:ascii="Arial" w:hAnsi="Arial" w:cs="Arial"/>
          <w:vertAlign w:val="superscript"/>
        </w:rPr>
        <w:t>th</w:t>
      </w:r>
      <w:r w:rsidR="007211C6">
        <w:rPr>
          <w:rFonts w:ascii="Arial" w:hAnsi="Arial" w:cs="Arial"/>
        </w:rPr>
        <w:t xml:space="preserve"> April 2016, hosted by S</w:t>
      </w:r>
      <w:r w:rsidR="007211C6" w:rsidRPr="007211C6">
        <w:rPr>
          <w:rFonts w:ascii="Arial" w:hAnsi="Arial" w:cs="Arial"/>
        </w:rPr>
        <w:t>offia</w:t>
      </w:r>
      <w:r w:rsidR="007211C6">
        <w:rPr>
          <w:rFonts w:ascii="Arial" w:hAnsi="Arial" w:cs="Arial"/>
        </w:rPr>
        <w:t xml:space="preserve"> G</w:t>
      </w:r>
      <w:r w:rsidR="007211C6" w:rsidRPr="007211C6">
        <w:rPr>
          <w:rFonts w:ascii="Arial" w:hAnsi="Arial" w:cs="Arial"/>
        </w:rPr>
        <w:t>udbjornsdottir</w:t>
      </w:r>
      <w:r w:rsidR="007211C6">
        <w:rPr>
          <w:rFonts w:ascii="Arial" w:hAnsi="Arial" w:cs="Arial"/>
        </w:rPr>
        <w:t xml:space="preserve"> and supported by local organisations.</w:t>
      </w:r>
    </w:p>
    <w:p w:rsidR="003528DF" w:rsidRDefault="003528DF" w:rsidP="003528DF">
      <w:pPr>
        <w:jc w:val="both"/>
        <w:rPr>
          <w:rFonts w:ascii="Arial" w:hAnsi="Arial" w:cs="Arial"/>
          <w:color w:val="000000"/>
          <w:lang w:eastAsia="en-GB"/>
        </w:rPr>
      </w:pPr>
      <w:r>
        <w:rPr>
          <w:rFonts w:ascii="Arial" w:hAnsi="Arial" w:cs="Arial"/>
          <w:color w:val="000000"/>
          <w:lang w:eastAsia="en-GB"/>
        </w:rPr>
        <w:t xml:space="preserve">The eight workshop was </w:t>
      </w:r>
      <w:r>
        <w:rPr>
          <w:rFonts w:ascii="Arial" w:hAnsi="Arial" w:cs="Arial"/>
        </w:rPr>
        <w:t>held at the University of Aarhus, Aarhus, Denmark</w:t>
      </w:r>
      <w:r w:rsidRPr="007211C6">
        <w:rPr>
          <w:rFonts w:ascii="Arial" w:hAnsi="Arial" w:cs="Arial"/>
        </w:rPr>
        <w:t xml:space="preserve">, on </w:t>
      </w:r>
      <w:r>
        <w:rPr>
          <w:rFonts w:ascii="Arial" w:hAnsi="Arial" w:cs="Arial"/>
        </w:rPr>
        <w:t>3</w:t>
      </w:r>
      <w:r>
        <w:rPr>
          <w:rFonts w:ascii="Arial" w:hAnsi="Arial" w:cs="Arial"/>
          <w:vertAlign w:val="superscript"/>
        </w:rPr>
        <w:t xml:space="preserve">rd </w:t>
      </w:r>
      <w:r>
        <w:rPr>
          <w:rFonts w:ascii="Arial" w:hAnsi="Arial" w:cs="Arial"/>
        </w:rPr>
        <w:t>and 4</w:t>
      </w:r>
      <w:r w:rsidRPr="003528DF">
        <w:rPr>
          <w:rFonts w:ascii="Arial" w:hAnsi="Arial" w:cs="Arial"/>
          <w:vertAlign w:val="superscript"/>
        </w:rPr>
        <w:t>th</w:t>
      </w:r>
      <w:r>
        <w:rPr>
          <w:rFonts w:ascii="Arial" w:hAnsi="Arial" w:cs="Arial"/>
        </w:rPr>
        <w:t xml:space="preserve"> April 2016, hosted by Daniel Witte and supported by the Danish Diabetes Association (DDA).</w:t>
      </w:r>
    </w:p>
    <w:p w:rsidR="0007569B" w:rsidRPr="0059375C" w:rsidRDefault="0007569B" w:rsidP="0007569B">
      <w:pPr>
        <w:pStyle w:val="Heading3"/>
        <w:jc w:val="both"/>
      </w:pPr>
      <w:r w:rsidRPr="0059375C">
        <w:t xml:space="preserve">The establishment of the EASD Diabetes and Cancer Study Group: </w:t>
      </w:r>
    </w:p>
    <w:p w:rsidR="00C73F8F" w:rsidRDefault="00C73F8F" w:rsidP="0007569B">
      <w:pPr>
        <w:jc w:val="both"/>
        <w:rPr>
          <w:rFonts w:ascii="Arial" w:hAnsi="Arial" w:cs="Arial"/>
        </w:rPr>
      </w:pPr>
      <w:r>
        <w:rPr>
          <w:rFonts w:ascii="Arial" w:hAnsi="Arial" w:cs="Arial"/>
        </w:rPr>
        <w:t xml:space="preserve">The DCSG was passed as an EASD Study Group at the 2013 EASD Annual Conference (Barcelona) under the Presidency of Professor Andrew Boulton. The </w:t>
      </w:r>
      <w:proofErr w:type="spellStart"/>
      <w:r>
        <w:rPr>
          <w:rFonts w:ascii="Arial" w:hAnsi="Arial" w:cs="Arial"/>
        </w:rPr>
        <w:t>ByLaws</w:t>
      </w:r>
      <w:proofErr w:type="spellEnd"/>
      <w:r>
        <w:rPr>
          <w:rFonts w:ascii="Arial" w:hAnsi="Arial" w:cs="Arial"/>
        </w:rPr>
        <w:t xml:space="preserve"> and Organisation are detailed as Appendices</w:t>
      </w:r>
      <w:r w:rsidR="00E30A26">
        <w:rPr>
          <w:rFonts w:ascii="Arial" w:hAnsi="Arial" w:cs="Arial"/>
        </w:rPr>
        <w:t xml:space="preserve"> (2 &amp; 3)</w:t>
      </w:r>
      <w:r>
        <w:rPr>
          <w:rFonts w:ascii="Arial" w:hAnsi="Arial" w:cs="Arial"/>
        </w:rPr>
        <w:t xml:space="preserve"> at the end of this report.</w:t>
      </w:r>
    </w:p>
    <w:p w:rsidR="0007569B" w:rsidRPr="0059375C" w:rsidRDefault="00EF5519" w:rsidP="0007569B">
      <w:pPr>
        <w:jc w:val="both"/>
        <w:rPr>
          <w:rFonts w:ascii="Arial" w:hAnsi="Arial" w:cs="Arial"/>
        </w:rPr>
      </w:pPr>
      <w:r>
        <w:rPr>
          <w:rFonts w:ascii="Arial" w:hAnsi="Arial" w:cs="Arial"/>
        </w:rPr>
        <w:t>T</w:t>
      </w:r>
      <w:r w:rsidR="0007569B" w:rsidRPr="0059375C">
        <w:rPr>
          <w:rFonts w:ascii="Arial" w:hAnsi="Arial" w:cs="Arial"/>
        </w:rPr>
        <w:t>he core business of the Study Group remain</w:t>
      </w:r>
      <w:r w:rsidR="00502B57">
        <w:rPr>
          <w:rFonts w:ascii="Arial" w:hAnsi="Arial" w:cs="Arial"/>
        </w:rPr>
        <w:t>s</w:t>
      </w:r>
      <w:r w:rsidR="0007569B" w:rsidRPr="0059375C">
        <w:rPr>
          <w:rFonts w:ascii="Arial" w:hAnsi="Arial" w:cs="Arial"/>
        </w:rPr>
        <w:t xml:space="preserve"> the DCRC</w:t>
      </w:r>
      <w:r w:rsidR="00502B57">
        <w:rPr>
          <w:rFonts w:ascii="Arial" w:hAnsi="Arial" w:cs="Arial"/>
        </w:rPr>
        <w:t>.</w:t>
      </w:r>
    </w:p>
    <w:p w:rsidR="0007569B" w:rsidRPr="0059375C" w:rsidRDefault="0007569B" w:rsidP="0007569B">
      <w:pPr>
        <w:jc w:val="both"/>
        <w:rPr>
          <w:rFonts w:ascii="Arial" w:hAnsi="Arial" w:cs="Arial"/>
        </w:rPr>
      </w:pPr>
      <w:r w:rsidRPr="0059375C">
        <w:rPr>
          <w:rFonts w:ascii="Arial" w:hAnsi="Arial" w:cs="Arial"/>
        </w:rPr>
        <w:t xml:space="preserve">The founders of the group – Ulf Smith (former EASD President); Edwin Gale (former editor-in-chief of </w:t>
      </w:r>
      <w:proofErr w:type="spellStart"/>
      <w:r w:rsidRPr="0059375C">
        <w:rPr>
          <w:rFonts w:ascii="Arial" w:hAnsi="Arial" w:cs="Arial"/>
        </w:rPr>
        <w:t>Diabetologia</w:t>
      </w:r>
      <w:proofErr w:type="spellEnd"/>
      <w:r w:rsidRPr="0059375C">
        <w:rPr>
          <w:rFonts w:ascii="Arial" w:hAnsi="Arial" w:cs="Arial"/>
        </w:rPr>
        <w:t>); and Andrew Renehan</w:t>
      </w:r>
      <w:r w:rsidR="00502B57">
        <w:rPr>
          <w:rFonts w:ascii="Arial" w:hAnsi="Arial" w:cs="Arial"/>
        </w:rPr>
        <w:t xml:space="preserve"> (DCSG Chair)</w:t>
      </w:r>
      <w:r w:rsidRPr="0059375C">
        <w:rPr>
          <w:rFonts w:ascii="Arial" w:hAnsi="Arial" w:cs="Arial"/>
        </w:rPr>
        <w:t xml:space="preserve"> </w:t>
      </w:r>
      <w:r w:rsidR="00502B57">
        <w:rPr>
          <w:rFonts w:ascii="Arial" w:hAnsi="Arial" w:cs="Arial"/>
        </w:rPr>
        <w:t>are</w:t>
      </w:r>
      <w:r w:rsidRPr="0059375C">
        <w:rPr>
          <w:rFonts w:ascii="Arial" w:hAnsi="Arial" w:cs="Arial"/>
        </w:rPr>
        <w:t xml:space="preserve"> keen to </w:t>
      </w:r>
      <w:r w:rsidR="00502B57">
        <w:rPr>
          <w:rFonts w:ascii="Arial" w:hAnsi="Arial" w:cs="Arial"/>
        </w:rPr>
        <w:t>retain</w:t>
      </w:r>
      <w:r w:rsidRPr="0059375C">
        <w:rPr>
          <w:rFonts w:ascii="Arial" w:hAnsi="Arial" w:cs="Arial"/>
        </w:rPr>
        <w:t xml:space="preserve"> </w:t>
      </w:r>
      <w:r w:rsidRPr="0059375C">
        <w:rPr>
          <w:rFonts w:ascii="Arial" w:hAnsi="Arial" w:cs="Arial"/>
          <w:bCs/>
        </w:rPr>
        <w:t>visible affiliation</w:t>
      </w:r>
      <w:r w:rsidR="00502B57">
        <w:rPr>
          <w:rFonts w:ascii="Arial" w:hAnsi="Arial" w:cs="Arial"/>
          <w:bCs/>
        </w:rPr>
        <w:t>s</w:t>
      </w:r>
      <w:r w:rsidRPr="0059375C">
        <w:rPr>
          <w:rFonts w:ascii="Arial" w:hAnsi="Arial" w:cs="Arial"/>
          <w:bCs/>
        </w:rPr>
        <w:t xml:space="preserve"> with </w:t>
      </w:r>
      <w:r w:rsidR="00502B57">
        <w:rPr>
          <w:rFonts w:ascii="Arial" w:hAnsi="Arial" w:cs="Arial"/>
          <w:bCs/>
        </w:rPr>
        <w:t xml:space="preserve">other related organisations such as </w:t>
      </w:r>
      <w:r w:rsidRPr="0059375C">
        <w:rPr>
          <w:rFonts w:ascii="Arial" w:hAnsi="Arial" w:cs="Arial"/>
          <w:bCs/>
        </w:rPr>
        <w:t>European Cancer Organisation (ECCO)</w:t>
      </w:r>
      <w:r w:rsidR="00502B57">
        <w:rPr>
          <w:rFonts w:ascii="Arial" w:hAnsi="Arial" w:cs="Arial"/>
          <w:bCs/>
        </w:rPr>
        <w:t xml:space="preserve"> and the European Association for the Study of Obesity (EASO).</w:t>
      </w:r>
    </w:p>
    <w:p w:rsidR="008B68C4" w:rsidRPr="0059375C" w:rsidRDefault="008B68C4" w:rsidP="00497643">
      <w:pPr>
        <w:jc w:val="both"/>
        <w:rPr>
          <w:rFonts w:ascii="Arial" w:hAnsi="Arial" w:cs="Arial"/>
        </w:rPr>
      </w:pPr>
      <w:r w:rsidRPr="0059375C">
        <w:rPr>
          <w:rFonts w:ascii="Arial" w:hAnsi="Arial" w:cs="Arial"/>
        </w:rPr>
        <w:t xml:space="preserve">This report </w:t>
      </w:r>
      <w:r w:rsidR="00502B57">
        <w:rPr>
          <w:rFonts w:ascii="Arial" w:hAnsi="Arial" w:cs="Arial"/>
        </w:rPr>
        <w:t xml:space="preserve">now </w:t>
      </w:r>
      <w:r w:rsidRPr="0059375C">
        <w:rPr>
          <w:rFonts w:ascii="Arial" w:hAnsi="Arial" w:cs="Arial"/>
        </w:rPr>
        <w:t>summarize</w:t>
      </w:r>
      <w:r w:rsidR="00DB3B32">
        <w:rPr>
          <w:rFonts w:ascii="Arial" w:hAnsi="Arial" w:cs="Arial"/>
        </w:rPr>
        <w:t>s</w:t>
      </w:r>
      <w:r w:rsidRPr="0059375C">
        <w:rPr>
          <w:rFonts w:ascii="Arial" w:hAnsi="Arial" w:cs="Arial"/>
        </w:rPr>
        <w:t xml:space="preserve"> the activities of the Consortium</w:t>
      </w:r>
      <w:r w:rsidR="00DB3B32">
        <w:rPr>
          <w:rFonts w:ascii="Arial" w:hAnsi="Arial" w:cs="Arial"/>
        </w:rPr>
        <w:t xml:space="preserve"> workshop held in </w:t>
      </w:r>
      <w:r w:rsidR="007211C6" w:rsidRPr="007211C6">
        <w:rPr>
          <w:rFonts w:ascii="Arial" w:hAnsi="Arial" w:cs="Arial"/>
        </w:rPr>
        <w:t>Reykjavik</w:t>
      </w:r>
      <w:r w:rsidR="00185D6A">
        <w:rPr>
          <w:rFonts w:ascii="Arial" w:hAnsi="Arial" w:cs="Arial"/>
        </w:rPr>
        <w:t xml:space="preserve">, </w:t>
      </w:r>
      <w:r w:rsidR="007211C6">
        <w:rPr>
          <w:rFonts w:ascii="Arial" w:hAnsi="Arial" w:cs="Arial"/>
        </w:rPr>
        <w:t>April, 2016</w:t>
      </w:r>
      <w:r w:rsidRPr="0059375C">
        <w:rPr>
          <w:rFonts w:ascii="Arial" w:hAnsi="Arial" w:cs="Arial"/>
        </w:rPr>
        <w:t>.</w:t>
      </w:r>
    </w:p>
    <w:p w:rsidR="008268EA" w:rsidRPr="0059375C" w:rsidRDefault="008268EA" w:rsidP="008268EA">
      <w:pPr>
        <w:pStyle w:val="Heading3"/>
        <w:jc w:val="both"/>
      </w:pPr>
      <w:r>
        <w:t>Finances</w:t>
      </w:r>
      <w:r w:rsidRPr="0059375C">
        <w:t xml:space="preserve">: </w:t>
      </w:r>
    </w:p>
    <w:p w:rsidR="00D70137" w:rsidRDefault="008268EA" w:rsidP="008268EA">
      <w:pPr>
        <w:jc w:val="both"/>
        <w:rPr>
          <w:rFonts w:ascii="Arial" w:hAnsi="Arial" w:cs="Arial"/>
          <w:b/>
          <w:sz w:val="30"/>
        </w:rPr>
      </w:pPr>
      <w:r>
        <w:rPr>
          <w:rFonts w:ascii="Arial" w:hAnsi="Arial" w:cs="Arial"/>
        </w:rPr>
        <w:t>There are no finances to declare.</w:t>
      </w:r>
    </w:p>
    <w:p w:rsidR="00185D6A" w:rsidRDefault="00185D6A" w:rsidP="00497643">
      <w:pPr>
        <w:jc w:val="both"/>
        <w:rPr>
          <w:rFonts w:ascii="Arial" w:hAnsi="Arial" w:cs="Arial"/>
          <w:b/>
          <w:sz w:val="30"/>
        </w:rPr>
      </w:pPr>
    </w:p>
    <w:p w:rsidR="00185D6A" w:rsidRDefault="00185D6A" w:rsidP="00497643">
      <w:pPr>
        <w:jc w:val="both"/>
        <w:rPr>
          <w:rFonts w:ascii="Arial" w:hAnsi="Arial" w:cs="Arial"/>
          <w:b/>
          <w:sz w:val="30"/>
        </w:rPr>
      </w:pPr>
    </w:p>
    <w:p w:rsidR="00185D6A" w:rsidRDefault="00185D6A" w:rsidP="00497643">
      <w:pPr>
        <w:jc w:val="both"/>
        <w:rPr>
          <w:rFonts w:ascii="Arial" w:hAnsi="Arial" w:cs="Arial"/>
          <w:b/>
          <w:sz w:val="30"/>
        </w:rPr>
      </w:pPr>
    </w:p>
    <w:p w:rsidR="00185D6A" w:rsidRDefault="00185D6A" w:rsidP="00497643">
      <w:pPr>
        <w:jc w:val="both"/>
        <w:rPr>
          <w:rFonts w:ascii="Arial" w:hAnsi="Arial" w:cs="Arial"/>
          <w:b/>
          <w:sz w:val="30"/>
        </w:rPr>
      </w:pPr>
    </w:p>
    <w:p w:rsidR="008B68C4" w:rsidRPr="0059375C" w:rsidRDefault="008B68C4" w:rsidP="00497643">
      <w:pPr>
        <w:jc w:val="both"/>
        <w:rPr>
          <w:rFonts w:ascii="Arial" w:hAnsi="Arial" w:cs="Arial"/>
          <w:b/>
          <w:sz w:val="30"/>
        </w:rPr>
      </w:pPr>
      <w:r w:rsidRPr="0059375C">
        <w:rPr>
          <w:rFonts w:ascii="Arial" w:hAnsi="Arial" w:cs="Arial"/>
          <w:b/>
          <w:sz w:val="30"/>
        </w:rPr>
        <w:t>Activities of the Consortium</w:t>
      </w:r>
      <w:r w:rsidR="00DB3B32">
        <w:rPr>
          <w:rFonts w:ascii="Arial" w:hAnsi="Arial" w:cs="Arial"/>
          <w:b/>
          <w:sz w:val="30"/>
        </w:rPr>
        <w:t xml:space="preserve"> (DCRC)</w:t>
      </w:r>
    </w:p>
    <w:p w:rsidR="008B68C4" w:rsidRPr="0059375C" w:rsidRDefault="008B68C4" w:rsidP="00497643">
      <w:pPr>
        <w:jc w:val="both"/>
        <w:rPr>
          <w:rFonts w:ascii="Arial" w:hAnsi="Arial" w:cs="Arial"/>
          <w:lang w:val="en-US"/>
        </w:rPr>
      </w:pPr>
      <w:r w:rsidRPr="0059375C">
        <w:rPr>
          <w:rFonts w:ascii="Arial" w:hAnsi="Arial" w:cs="Arial"/>
          <w:lang w:val="en-US"/>
        </w:rPr>
        <w:t xml:space="preserve">A workshop format has </w:t>
      </w:r>
      <w:r w:rsidR="00DB3B32">
        <w:rPr>
          <w:rFonts w:ascii="Arial" w:hAnsi="Arial" w:cs="Arial"/>
          <w:lang w:val="en-US"/>
        </w:rPr>
        <w:t xml:space="preserve">principally about </w:t>
      </w:r>
      <w:r w:rsidRPr="0059375C">
        <w:rPr>
          <w:rFonts w:ascii="Arial" w:hAnsi="Arial" w:cs="Arial"/>
          <w:lang w:val="en-US"/>
        </w:rPr>
        <w:t>sharing data and met</w:t>
      </w:r>
      <w:r w:rsidR="00BF5029">
        <w:rPr>
          <w:rFonts w:ascii="Arial" w:hAnsi="Arial" w:cs="Arial"/>
          <w:lang w:val="en-US"/>
        </w:rPr>
        <w:t xml:space="preserve">hods. Inevitably, each registry/cohort </w:t>
      </w:r>
      <w:r w:rsidRPr="0059375C">
        <w:rPr>
          <w:rFonts w:ascii="Arial" w:hAnsi="Arial" w:cs="Arial"/>
          <w:lang w:val="en-US"/>
        </w:rPr>
        <w:t xml:space="preserve">differs in terms (for example) of the types of data it has proved possible to capture, the ways in which these data are stored and retrieved,  the period of observation, and legal constraints regarding data access and sharing.  Considerable progress has been made in overcoming these obstacles, and the first </w:t>
      </w:r>
      <w:r w:rsidR="00DB3B32">
        <w:rPr>
          <w:rFonts w:ascii="Arial" w:hAnsi="Arial" w:cs="Arial"/>
          <w:lang w:val="en-US"/>
        </w:rPr>
        <w:t xml:space="preserve">pooled </w:t>
      </w:r>
      <w:r w:rsidRPr="0059375C">
        <w:rPr>
          <w:rFonts w:ascii="Arial" w:hAnsi="Arial" w:cs="Arial"/>
          <w:lang w:val="en-US"/>
        </w:rPr>
        <w:t>analys</w:t>
      </w:r>
      <w:r w:rsidR="00DB3B32">
        <w:rPr>
          <w:rFonts w:ascii="Arial" w:hAnsi="Arial" w:cs="Arial"/>
          <w:lang w:val="en-US"/>
        </w:rPr>
        <w:t>i</w:t>
      </w:r>
      <w:r w:rsidRPr="0059375C">
        <w:rPr>
          <w:rFonts w:ascii="Arial" w:hAnsi="Arial" w:cs="Arial"/>
          <w:lang w:val="en-US"/>
        </w:rPr>
        <w:t xml:space="preserve">s </w:t>
      </w:r>
      <w:r w:rsidR="00DB3B32">
        <w:rPr>
          <w:rFonts w:ascii="Arial" w:hAnsi="Arial" w:cs="Arial"/>
          <w:lang w:val="en-US"/>
        </w:rPr>
        <w:t xml:space="preserve">from the consortium </w:t>
      </w:r>
      <w:r w:rsidR="00C7126F">
        <w:rPr>
          <w:rFonts w:ascii="Arial" w:hAnsi="Arial" w:cs="Arial"/>
          <w:lang w:val="en-US"/>
        </w:rPr>
        <w:t xml:space="preserve">was published in print in </w:t>
      </w:r>
      <w:proofErr w:type="spellStart"/>
      <w:r w:rsidR="00DB3B32" w:rsidRPr="00133BD5">
        <w:rPr>
          <w:rFonts w:ascii="Arial" w:hAnsi="Arial" w:cs="Arial"/>
          <w:i/>
          <w:lang w:val="en-US"/>
        </w:rPr>
        <w:t>Diabetologia</w:t>
      </w:r>
      <w:proofErr w:type="spellEnd"/>
      <w:r w:rsidR="00C7126F">
        <w:rPr>
          <w:rFonts w:ascii="Arial" w:hAnsi="Arial" w:cs="Arial"/>
          <w:lang w:val="en-US"/>
        </w:rPr>
        <w:t xml:space="preserve"> in January 2015</w:t>
      </w:r>
      <w:r w:rsidRPr="0059375C">
        <w:rPr>
          <w:rFonts w:ascii="Arial" w:hAnsi="Arial" w:cs="Arial"/>
          <w:lang w:val="en-US"/>
        </w:rPr>
        <w:t>.</w:t>
      </w:r>
    </w:p>
    <w:p w:rsidR="008B68C4" w:rsidRPr="00133BD5" w:rsidRDefault="008B68C4" w:rsidP="00133BD5">
      <w:pPr>
        <w:pStyle w:val="Heading3"/>
        <w:spacing w:before="0" w:after="120"/>
        <w:jc w:val="both"/>
        <w:rPr>
          <w:sz w:val="22"/>
          <w:szCs w:val="22"/>
        </w:rPr>
      </w:pPr>
      <w:r w:rsidRPr="00133BD5">
        <w:rPr>
          <w:sz w:val="22"/>
          <w:szCs w:val="22"/>
        </w:rPr>
        <w:t xml:space="preserve">Summary of the </w:t>
      </w:r>
      <w:r w:rsidR="00526C96">
        <w:rPr>
          <w:sz w:val="22"/>
          <w:szCs w:val="22"/>
        </w:rPr>
        <w:t>Aarhus, Denmark 2017</w:t>
      </w:r>
    </w:p>
    <w:p w:rsidR="00526C96" w:rsidRDefault="00F57480" w:rsidP="00144BE6">
      <w:pPr>
        <w:spacing w:after="0"/>
        <w:jc w:val="both"/>
        <w:rPr>
          <w:rFonts w:ascii="Arial" w:hAnsi="Arial" w:cs="Arial"/>
        </w:rPr>
      </w:pPr>
      <w:r w:rsidRPr="005827A0">
        <w:rPr>
          <w:rFonts w:ascii="Arial" w:hAnsi="Arial" w:cs="Arial"/>
        </w:rPr>
        <w:t xml:space="preserve">The </w:t>
      </w:r>
      <w:r w:rsidR="00133BD5" w:rsidRPr="005827A0">
        <w:rPr>
          <w:rFonts w:ascii="Arial" w:hAnsi="Arial" w:cs="Arial"/>
        </w:rPr>
        <w:t>201</w:t>
      </w:r>
      <w:r w:rsidR="00526C96">
        <w:rPr>
          <w:rFonts w:ascii="Arial" w:hAnsi="Arial" w:cs="Arial"/>
        </w:rPr>
        <w:t>7</w:t>
      </w:r>
      <w:r w:rsidR="00133BD5" w:rsidRPr="005827A0">
        <w:rPr>
          <w:rFonts w:ascii="Arial" w:hAnsi="Arial" w:cs="Arial"/>
        </w:rPr>
        <w:t xml:space="preserve"> </w:t>
      </w:r>
      <w:r w:rsidRPr="005827A0">
        <w:rPr>
          <w:rFonts w:ascii="Arial" w:hAnsi="Arial" w:cs="Arial"/>
        </w:rPr>
        <w:t xml:space="preserve">meeting was attended by </w:t>
      </w:r>
      <w:r w:rsidR="00D70137" w:rsidRPr="005827A0">
        <w:rPr>
          <w:rFonts w:ascii="Arial" w:hAnsi="Arial" w:cs="Arial"/>
        </w:rPr>
        <w:t xml:space="preserve">approximately </w:t>
      </w:r>
      <w:r w:rsidR="00BF5029">
        <w:rPr>
          <w:rFonts w:ascii="Arial" w:hAnsi="Arial" w:cs="Arial"/>
        </w:rPr>
        <w:t>34</w:t>
      </w:r>
      <w:r w:rsidR="00D70137" w:rsidRPr="005827A0">
        <w:rPr>
          <w:rFonts w:ascii="Arial" w:hAnsi="Arial" w:cs="Arial"/>
        </w:rPr>
        <w:t xml:space="preserve"> p</w:t>
      </w:r>
      <w:r w:rsidR="008B68C4" w:rsidRPr="005827A0">
        <w:rPr>
          <w:rFonts w:ascii="Arial" w:hAnsi="Arial" w:cs="Arial"/>
        </w:rPr>
        <w:t>articipants</w:t>
      </w:r>
      <w:r w:rsidR="00BF5029">
        <w:rPr>
          <w:rFonts w:ascii="Arial" w:hAnsi="Arial" w:cs="Arial"/>
        </w:rPr>
        <w:t>,</w:t>
      </w:r>
      <w:r w:rsidR="008B68C4" w:rsidRPr="005827A0">
        <w:rPr>
          <w:rFonts w:ascii="Arial" w:hAnsi="Arial" w:cs="Arial"/>
        </w:rPr>
        <w:t xml:space="preserve"> listed </w:t>
      </w:r>
      <w:r w:rsidR="00D70137" w:rsidRPr="005827A0">
        <w:rPr>
          <w:rFonts w:ascii="Arial" w:hAnsi="Arial" w:cs="Arial"/>
        </w:rPr>
        <w:t>in the appendix</w:t>
      </w:r>
      <w:r w:rsidR="00133BD5" w:rsidRPr="005827A0">
        <w:rPr>
          <w:rFonts w:ascii="Arial" w:hAnsi="Arial" w:cs="Arial"/>
        </w:rPr>
        <w:t>, with wide international participation</w:t>
      </w:r>
      <w:r w:rsidR="00BF5029">
        <w:rPr>
          <w:rFonts w:ascii="Arial" w:hAnsi="Arial" w:cs="Arial"/>
        </w:rPr>
        <w:t xml:space="preserve">. </w:t>
      </w:r>
    </w:p>
    <w:p w:rsidR="00526C96" w:rsidRDefault="00526C96" w:rsidP="00144BE6">
      <w:pPr>
        <w:spacing w:after="0"/>
        <w:jc w:val="both"/>
        <w:rPr>
          <w:rFonts w:ascii="Arial" w:hAnsi="Arial" w:cs="Arial"/>
        </w:rPr>
      </w:pPr>
    </w:p>
    <w:p w:rsidR="00BF5029" w:rsidRDefault="006E51DA" w:rsidP="00144BE6">
      <w:pPr>
        <w:spacing w:after="0"/>
        <w:jc w:val="both"/>
        <w:rPr>
          <w:rFonts w:ascii="Arial" w:hAnsi="Arial" w:cs="Arial"/>
        </w:rPr>
      </w:pPr>
      <w:r w:rsidRPr="005827A0">
        <w:rPr>
          <w:rFonts w:ascii="Arial" w:hAnsi="Arial" w:cs="Arial"/>
        </w:rPr>
        <w:t>We welcomed new members</w:t>
      </w:r>
      <w:r w:rsidR="000A79E5">
        <w:rPr>
          <w:rFonts w:ascii="Arial" w:hAnsi="Arial" w:cs="Arial"/>
        </w:rPr>
        <w:t xml:space="preserve">. As an novel aspect, this year we held a wide meeting with the Danish Diabetes Association (DDA), which was nested within the main meeting (see programme in Appendix I). This helped with financial support. There were approximately a further 30 DDA participants for the first day of the meeting. </w:t>
      </w:r>
    </w:p>
    <w:p w:rsidR="00BF5029" w:rsidRDefault="00BF5029" w:rsidP="00144BE6">
      <w:pPr>
        <w:spacing w:after="0"/>
        <w:jc w:val="both"/>
        <w:rPr>
          <w:rFonts w:ascii="Arial" w:hAnsi="Arial" w:cs="Arial"/>
        </w:rPr>
      </w:pPr>
    </w:p>
    <w:p w:rsidR="00DC360D" w:rsidRPr="00133BD5" w:rsidRDefault="00D80ACB" w:rsidP="00133BD5">
      <w:pPr>
        <w:spacing w:after="120"/>
        <w:jc w:val="both"/>
        <w:rPr>
          <w:rFonts w:ascii="Arial" w:hAnsi="Arial" w:cs="Arial"/>
        </w:rPr>
      </w:pPr>
      <w:r w:rsidRPr="00133BD5">
        <w:rPr>
          <w:rFonts w:ascii="Arial" w:hAnsi="Arial" w:cs="Arial"/>
        </w:rPr>
        <w:t>We set clear objectives for this meeting and all these were met:</w:t>
      </w:r>
      <w:r w:rsidR="00DC360D" w:rsidRPr="00133BD5">
        <w:rPr>
          <w:rFonts w:ascii="Arial" w:hAnsi="Arial" w:cs="Arial"/>
        </w:rPr>
        <w:t xml:space="preserve"> </w:t>
      </w:r>
    </w:p>
    <w:p w:rsidR="002A2F4E" w:rsidRPr="005827A0" w:rsidRDefault="002A2F4E" w:rsidP="00133BD5">
      <w:pPr>
        <w:numPr>
          <w:ilvl w:val="0"/>
          <w:numId w:val="21"/>
        </w:numPr>
        <w:spacing w:after="120"/>
        <w:jc w:val="both"/>
        <w:rPr>
          <w:rFonts w:ascii="Arial" w:hAnsi="Arial" w:cs="Arial"/>
        </w:rPr>
      </w:pPr>
      <w:r w:rsidRPr="00133BD5">
        <w:rPr>
          <w:rFonts w:ascii="Arial" w:hAnsi="Arial" w:cs="Arial"/>
          <w:lang w:val="en-CA"/>
        </w:rPr>
        <w:t>To address methodological issues related to the complex relationships of diabetes</w:t>
      </w:r>
      <w:r w:rsidR="00133BD5">
        <w:rPr>
          <w:rFonts w:ascii="Arial" w:hAnsi="Arial" w:cs="Arial"/>
          <w:lang w:val="en-CA"/>
        </w:rPr>
        <w:t>, diabetes therapies and cancer</w:t>
      </w:r>
      <w:r w:rsidR="005827A0">
        <w:rPr>
          <w:rFonts w:ascii="Arial" w:hAnsi="Arial" w:cs="Arial"/>
          <w:lang w:val="en-CA"/>
        </w:rPr>
        <w:t xml:space="preserve"> risk</w:t>
      </w:r>
      <w:r w:rsidR="00133BD5">
        <w:rPr>
          <w:rFonts w:ascii="Arial" w:hAnsi="Arial" w:cs="Arial"/>
          <w:lang w:val="en-CA"/>
        </w:rPr>
        <w:t>;</w:t>
      </w:r>
    </w:p>
    <w:p w:rsidR="005827A0" w:rsidRPr="005827A0" w:rsidRDefault="005827A0" w:rsidP="005827A0">
      <w:pPr>
        <w:numPr>
          <w:ilvl w:val="0"/>
          <w:numId w:val="21"/>
        </w:numPr>
        <w:spacing w:after="120"/>
        <w:jc w:val="both"/>
        <w:rPr>
          <w:rFonts w:ascii="Arial" w:hAnsi="Arial" w:cs="Arial"/>
        </w:rPr>
      </w:pPr>
      <w:r w:rsidRPr="00133BD5">
        <w:rPr>
          <w:rFonts w:ascii="Arial" w:hAnsi="Arial" w:cs="Arial"/>
          <w:lang w:val="en-CA"/>
        </w:rPr>
        <w:t>To address methodological issues related to the complex relationships of diabetes</w:t>
      </w:r>
      <w:r>
        <w:rPr>
          <w:rFonts w:ascii="Arial" w:hAnsi="Arial" w:cs="Arial"/>
          <w:lang w:val="en-CA"/>
        </w:rPr>
        <w:t>, cancer diagnosis, cancer treatment, and outcomes (including traditional oncological outcome and patient reported outcomes);</w:t>
      </w:r>
    </w:p>
    <w:p w:rsidR="006E51DA" w:rsidRPr="00133BD5" w:rsidRDefault="002A2F4E" w:rsidP="00133BD5">
      <w:pPr>
        <w:numPr>
          <w:ilvl w:val="0"/>
          <w:numId w:val="21"/>
        </w:numPr>
        <w:spacing w:after="120"/>
        <w:jc w:val="both"/>
        <w:rPr>
          <w:rFonts w:ascii="Arial" w:hAnsi="Arial" w:cs="Arial"/>
        </w:rPr>
      </w:pPr>
      <w:r w:rsidRPr="00133BD5">
        <w:rPr>
          <w:rFonts w:ascii="Arial" w:hAnsi="Arial" w:cs="Arial"/>
          <w:lang w:val="en-CA"/>
        </w:rPr>
        <w:t>To present and discuss (meta)analyzed data from different databases</w:t>
      </w:r>
      <w:r w:rsidR="00133BD5">
        <w:rPr>
          <w:rFonts w:ascii="Arial" w:hAnsi="Arial" w:cs="Arial"/>
          <w:lang w:val="en-CA"/>
        </w:rPr>
        <w:t>;</w:t>
      </w:r>
      <w:r w:rsidR="006E51DA" w:rsidRPr="00133BD5">
        <w:rPr>
          <w:rFonts w:ascii="Arial" w:hAnsi="Arial" w:cs="Arial"/>
          <w:lang w:val="en-CA"/>
        </w:rPr>
        <w:t xml:space="preserve"> </w:t>
      </w:r>
    </w:p>
    <w:p w:rsidR="002A2F4E" w:rsidRPr="005827A0" w:rsidRDefault="002A2F4E" w:rsidP="00133BD5">
      <w:pPr>
        <w:numPr>
          <w:ilvl w:val="0"/>
          <w:numId w:val="21"/>
        </w:numPr>
        <w:spacing w:after="120"/>
        <w:jc w:val="both"/>
        <w:rPr>
          <w:rFonts w:ascii="Arial" w:hAnsi="Arial" w:cs="Arial"/>
        </w:rPr>
      </w:pPr>
      <w:r w:rsidRPr="00133BD5">
        <w:rPr>
          <w:rFonts w:ascii="Arial" w:hAnsi="Arial" w:cs="Arial"/>
          <w:lang w:val="en-CA"/>
        </w:rPr>
        <w:t>To include new members, with the goal of validating observations across diverse populations</w:t>
      </w:r>
      <w:r w:rsidR="00133BD5">
        <w:rPr>
          <w:rFonts w:ascii="Arial" w:hAnsi="Arial" w:cs="Arial"/>
          <w:lang w:val="en-CA"/>
        </w:rPr>
        <w:t>;</w:t>
      </w:r>
    </w:p>
    <w:p w:rsidR="005827A0" w:rsidRPr="00133BD5" w:rsidRDefault="005827A0" w:rsidP="00133BD5">
      <w:pPr>
        <w:numPr>
          <w:ilvl w:val="0"/>
          <w:numId w:val="21"/>
        </w:numPr>
        <w:spacing w:after="120"/>
        <w:jc w:val="both"/>
        <w:rPr>
          <w:rFonts w:ascii="Arial" w:hAnsi="Arial" w:cs="Arial"/>
        </w:rPr>
      </w:pPr>
      <w:r>
        <w:rPr>
          <w:rFonts w:ascii="Arial" w:hAnsi="Arial" w:cs="Arial"/>
          <w:lang w:val="en-CA"/>
        </w:rPr>
        <w:t>To complement our understanding of the (</w:t>
      </w:r>
      <w:proofErr w:type="spellStart"/>
      <w:r>
        <w:rPr>
          <w:rFonts w:ascii="Arial" w:hAnsi="Arial" w:cs="Arial"/>
          <w:lang w:val="en-CA"/>
        </w:rPr>
        <w:t>pharmaco</w:t>
      </w:r>
      <w:proofErr w:type="spellEnd"/>
      <w:r>
        <w:rPr>
          <w:rFonts w:ascii="Arial" w:hAnsi="Arial" w:cs="Arial"/>
          <w:lang w:val="en-CA"/>
        </w:rPr>
        <w:t>)-epidemiological observations with understandings of underpinning and plausible biological mechanisms;</w:t>
      </w:r>
    </w:p>
    <w:p w:rsidR="00BF5029" w:rsidRDefault="002A2F4E" w:rsidP="00393721">
      <w:pPr>
        <w:numPr>
          <w:ilvl w:val="0"/>
          <w:numId w:val="21"/>
        </w:numPr>
        <w:spacing w:after="120"/>
        <w:jc w:val="both"/>
        <w:rPr>
          <w:rFonts w:ascii="Arial" w:hAnsi="Arial" w:cs="Arial"/>
          <w:lang w:val="en-CA"/>
        </w:rPr>
      </w:pPr>
      <w:r w:rsidRPr="00BF5029">
        <w:rPr>
          <w:rFonts w:ascii="Arial" w:hAnsi="Arial" w:cs="Arial"/>
          <w:lang w:val="en-CA"/>
        </w:rPr>
        <w:t>To identify new</w:t>
      </w:r>
      <w:r w:rsidR="006E51DA" w:rsidRPr="00BF5029">
        <w:rPr>
          <w:rFonts w:ascii="Arial" w:hAnsi="Arial" w:cs="Arial"/>
          <w:lang w:val="en-CA"/>
        </w:rPr>
        <w:t xml:space="preserve">, </w:t>
      </w:r>
      <w:r w:rsidRPr="00BF5029">
        <w:rPr>
          <w:rFonts w:ascii="Arial" w:hAnsi="Arial" w:cs="Arial"/>
          <w:lang w:val="en-CA"/>
        </w:rPr>
        <w:t xml:space="preserve">deliverable </w:t>
      </w:r>
      <w:r w:rsidR="006E51DA" w:rsidRPr="00BF5029">
        <w:rPr>
          <w:rFonts w:ascii="Arial" w:hAnsi="Arial" w:cs="Arial"/>
          <w:lang w:val="en-CA"/>
        </w:rPr>
        <w:t xml:space="preserve">and fundable </w:t>
      </w:r>
      <w:r w:rsidRPr="00BF5029">
        <w:rPr>
          <w:rFonts w:ascii="Arial" w:hAnsi="Arial" w:cs="Arial"/>
          <w:lang w:val="en-CA"/>
        </w:rPr>
        <w:t>projects from within the consortium</w:t>
      </w:r>
      <w:r w:rsidR="006E51DA" w:rsidRPr="00BF5029">
        <w:rPr>
          <w:rFonts w:ascii="Arial" w:hAnsi="Arial" w:cs="Arial"/>
          <w:lang w:val="en-CA"/>
        </w:rPr>
        <w:t xml:space="preserve">. </w:t>
      </w:r>
    </w:p>
    <w:p w:rsidR="006E51DA" w:rsidRDefault="00BF5029" w:rsidP="00BF5029">
      <w:pPr>
        <w:spacing w:after="120"/>
        <w:ind w:left="360"/>
        <w:jc w:val="both"/>
        <w:rPr>
          <w:rFonts w:ascii="Arial" w:hAnsi="Arial" w:cs="Arial"/>
          <w:lang w:val="en-CA"/>
        </w:rPr>
      </w:pPr>
      <w:r>
        <w:rPr>
          <w:rFonts w:ascii="Arial" w:hAnsi="Arial" w:cs="Arial"/>
          <w:lang w:val="en-CA"/>
        </w:rPr>
        <w:t xml:space="preserve">In contrast to previous years, we did not open the </w:t>
      </w:r>
      <w:r w:rsidR="005827A0" w:rsidRPr="00BF5029">
        <w:rPr>
          <w:rFonts w:ascii="Arial" w:hAnsi="Arial" w:cs="Arial"/>
          <w:lang w:val="en-CA"/>
        </w:rPr>
        <w:t>workshop by a</w:t>
      </w:r>
      <w:r w:rsidR="00151AE2" w:rsidRPr="00BF5029">
        <w:rPr>
          <w:rFonts w:ascii="Arial" w:hAnsi="Arial" w:cs="Arial"/>
          <w:lang w:val="en-CA"/>
        </w:rPr>
        <w:t>n</w:t>
      </w:r>
      <w:r w:rsidR="005827A0" w:rsidRPr="00BF5029">
        <w:rPr>
          <w:rFonts w:ascii="Arial" w:hAnsi="Arial" w:cs="Arial"/>
          <w:lang w:val="en-CA"/>
        </w:rPr>
        <w:t xml:space="preserve"> update of the previous 12 month literature </w:t>
      </w:r>
      <w:r w:rsidR="00000ED4">
        <w:rPr>
          <w:rFonts w:ascii="Arial" w:hAnsi="Arial" w:cs="Arial"/>
          <w:lang w:val="en-CA"/>
        </w:rPr>
        <w:t>(</w:t>
      </w:r>
      <w:r w:rsidR="00000ED4" w:rsidRPr="00000ED4">
        <w:rPr>
          <w:rFonts w:ascii="Arial" w:hAnsi="Arial" w:cs="Arial"/>
          <w:i/>
          <w:lang w:val="en-CA"/>
        </w:rPr>
        <w:t>Whet the appetite</w:t>
      </w:r>
      <w:r w:rsidR="00000ED4">
        <w:rPr>
          <w:rFonts w:ascii="Arial" w:hAnsi="Arial" w:cs="Arial"/>
          <w:lang w:val="en-CA"/>
        </w:rPr>
        <w:t xml:space="preserve">) but rather </w:t>
      </w:r>
      <w:r w:rsidR="00794473">
        <w:rPr>
          <w:rFonts w:ascii="Arial" w:hAnsi="Arial" w:cs="Arial"/>
          <w:lang w:val="en-CA"/>
        </w:rPr>
        <w:t>a talk entitled ‘Six of the be</w:t>
      </w:r>
      <w:r w:rsidR="000A79E5">
        <w:rPr>
          <w:rFonts w:ascii="Arial" w:hAnsi="Arial" w:cs="Arial"/>
          <w:lang w:val="en-CA"/>
        </w:rPr>
        <w:t>s</w:t>
      </w:r>
      <w:r w:rsidR="00794473">
        <w:rPr>
          <w:rFonts w:ascii="Arial" w:hAnsi="Arial" w:cs="Arial"/>
          <w:lang w:val="en-CA"/>
        </w:rPr>
        <w:t>t</w:t>
      </w:r>
      <w:bookmarkStart w:id="0" w:name="_GoBack"/>
      <w:bookmarkEnd w:id="0"/>
      <w:r w:rsidR="000A79E5">
        <w:rPr>
          <w:rFonts w:ascii="Arial" w:hAnsi="Arial" w:cs="Arial"/>
          <w:lang w:val="en-CA"/>
        </w:rPr>
        <w:t xml:space="preserve"> from 2016/17 was presented by Professor Jeff Johnson. As preparation, six or 7 of the senior members of DCRC vetted scored approximately twenty papers. These were scored against five criteria and the top six discussed in more detail. This approach was widely supported and with some refinements to the selection process, the group felt that we could pursue this approach at future meetings.</w:t>
      </w:r>
    </w:p>
    <w:p w:rsidR="006E51DA" w:rsidRDefault="006E51DA" w:rsidP="0096189B">
      <w:pPr>
        <w:spacing w:after="0"/>
        <w:rPr>
          <w:rFonts w:ascii="Arial" w:hAnsi="Arial" w:cs="Arial"/>
          <w:lang w:val="en-CA"/>
        </w:rPr>
      </w:pPr>
    </w:p>
    <w:p w:rsidR="00E30A26" w:rsidRPr="00502B57" w:rsidRDefault="00E30A26" w:rsidP="00E30A26">
      <w:pPr>
        <w:jc w:val="both"/>
        <w:rPr>
          <w:rFonts w:ascii="Arial" w:hAnsi="Arial" w:cs="Arial"/>
        </w:rPr>
      </w:pPr>
      <w:r w:rsidRPr="00502B57">
        <w:rPr>
          <w:rFonts w:ascii="Arial" w:hAnsi="Arial" w:cs="Arial"/>
        </w:rPr>
        <w:t xml:space="preserve">Other talks from the meeting are listed in </w:t>
      </w:r>
      <w:r w:rsidRPr="00502B57">
        <w:rPr>
          <w:rFonts w:ascii="Arial" w:hAnsi="Arial" w:cs="Arial"/>
          <w:u w:val="single"/>
        </w:rPr>
        <w:t xml:space="preserve">Appendix </w:t>
      </w:r>
      <w:r>
        <w:rPr>
          <w:rFonts w:ascii="Arial" w:hAnsi="Arial" w:cs="Arial"/>
          <w:u w:val="single"/>
        </w:rPr>
        <w:t>1</w:t>
      </w:r>
      <w:r w:rsidRPr="00502B57">
        <w:rPr>
          <w:rFonts w:ascii="Arial" w:hAnsi="Arial" w:cs="Arial"/>
        </w:rPr>
        <w:t>.</w:t>
      </w:r>
    </w:p>
    <w:p w:rsidR="00FA598A" w:rsidRDefault="00FA598A" w:rsidP="0096189B">
      <w:pPr>
        <w:spacing w:after="0"/>
        <w:rPr>
          <w:rFonts w:ascii="Arial" w:hAnsi="Arial" w:cs="Arial"/>
          <w:lang w:val="en-CA"/>
        </w:rPr>
      </w:pPr>
    </w:p>
    <w:p w:rsidR="00FA598A" w:rsidRDefault="00FA598A" w:rsidP="0096189B">
      <w:pPr>
        <w:spacing w:after="0"/>
        <w:rPr>
          <w:rFonts w:ascii="Arial" w:hAnsi="Arial" w:cs="Arial"/>
          <w:lang w:val="en-CA"/>
        </w:rPr>
      </w:pPr>
    </w:p>
    <w:p w:rsidR="00151AE2" w:rsidRDefault="00151AE2" w:rsidP="00000ED4">
      <w:pPr>
        <w:pStyle w:val="Default"/>
        <w:jc w:val="both"/>
        <w:rPr>
          <w:rFonts w:ascii="Arial" w:hAnsi="Arial" w:cs="Arial"/>
          <w:sz w:val="22"/>
          <w:szCs w:val="22"/>
          <w:lang w:val="en-CA"/>
        </w:rPr>
      </w:pPr>
      <w:r w:rsidRPr="00000ED4">
        <w:rPr>
          <w:rFonts w:ascii="Arial" w:hAnsi="Arial" w:cs="Arial"/>
          <w:sz w:val="22"/>
          <w:szCs w:val="22"/>
          <w:lang w:val="en-CA"/>
        </w:rPr>
        <w:t xml:space="preserve">Figure </w:t>
      </w:r>
      <w:proofErr w:type="gramStart"/>
      <w:r w:rsidR="00597E5C" w:rsidRPr="00000ED4">
        <w:rPr>
          <w:rFonts w:ascii="Arial" w:hAnsi="Arial" w:cs="Arial"/>
          <w:sz w:val="22"/>
          <w:szCs w:val="22"/>
          <w:lang w:val="en-CA"/>
        </w:rPr>
        <w:t>The</w:t>
      </w:r>
      <w:proofErr w:type="gramEnd"/>
      <w:r w:rsidR="00597E5C" w:rsidRPr="00000ED4">
        <w:rPr>
          <w:rFonts w:ascii="Arial" w:hAnsi="Arial" w:cs="Arial"/>
          <w:sz w:val="22"/>
          <w:szCs w:val="22"/>
          <w:lang w:val="en-CA"/>
        </w:rPr>
        <w:t xml:space="preserve"> collected </w:t>
      </w:r>
      <w:r w:rsidR="00FA598A" w:rsidRPr="00000ED4">
        <w:rPr>
          <w:rFonts w:ascii="Arial" w:hAnsi="Arial" w:cs="Arial"/>
          <w:sz w:val="22"/>
          <w:szCs w:val="22"/>
          <w:lang w:val="en-CA"/>
        </w:rPr>
        <w:t xml:space="preserve">DCRC </w:t>
      </w:r>
      <w:r w:rsidR="00597E5C" w:rsidRPr="00000ED4">
        <w:rPr>
          <w:rFonts w:ascii="Arial" w:hAnsi="Arial" w:cs="Arial"/>
          <w:sz w:val="22"/>
          <w:szCs w:val="22"/>
          <w:lang w:val="en-CA"/>
        </w:rPr>
        <w:t>group</w:t>
      </w:r>
      <w:r w:rsidR="00C607CC" w:rsidRPr="00000ED4">
        <w:rPr>
          <w:rFonts w:ascii="Arial" w:hAnsi="Arial" w:cs="Arial"/>
          <w:sz w:val="22"/>
          <w:szCs w:val="22"/>
          <w:lang w:val="en-CA"/>
        </w:rPr>
        <w:t xml:space="preserve"> (</w:t>
      </w:r>
      <w:r w:rsidR="00000ED4" w:rsidRPr="00000ED4">
        <w:rPr>
          <w:rFonts w:ascii="Arial" w:hAnsi="Arial" w:cs="Arial"/>
          <w:sz w:val="22"/>
          <w:szCs w:val="22"/>
          <w:lang w:val="en-CA"/>
        </w:rPr>
        <w:t>April 201</w:t>
      </w:r>
      <w:r w:rsidR="00526C96">
        <w:rPr>
          <w:rFonts w:ascii="Arial" w:hAnsi="Arial" w:cs="Arial"/>
          <w:sz w:val="22"/>
          <w:szCs w:val="22"/>
          <w:lang w:val="en-CA"/>
        </w:rPr>
        <w:t>7</w:t>
      </w:r>
      <w:r w:rsidR="00C607CC" w:rsidRPr="00000ED4">
        <w:rPr>
          <w:rFonts w:ascii="Arial" w:hAnsi="Arial" w:cs="Arial"/>
          <w:sz w:val="22"/>
          <w:szCs w:val="22"/>
          <w:lang w:val="en-CA"/>
        </w:rPr>
        <w:t>)</w:t>
      </w:r>
      <w:r w:rsidR="00597E5C" w:rsidRPr="00000ED4">
        <w:rPr>
          <w:rFonts w:ascii="Arial" w:hAnsi="Arial" w:cs="Arial"/>
          <w:sz w:val="22"/>
          <w:szCs w:val="22"/>
          <w:lang w:val="en-CA"/>
        </w:rPr>
        <w:t xml:space="preserve"> </w:t>
      </w:r>
      <w:r w:rsidR="00000ED4" w:rsidRPr="00000ED4">
        <w:rPr>
          <w:rFonts w:ascii="Arial" w:hAnsi="Arial" w:cs="Arial"/>
          <w:sz w:val="22"/>
          <w:szCs w:val="22"/>
          <w:lang w:val="en-CA"/>
        </w:rPr>
        <w:t xml:space="preserve">outside the </w:t>
      </w:r>
    </w:p>
    <w:p w:rsidR="00526C96" w:rsidRDefault="00526C96" w:rsidP="00000ED4">
      <w:pPr>
        <w:pStyle w:val="Default"/>
        <w:jc w:val="both"/>
        <w:rPr>
          <w:rFonts w:ascii="Arial" w:hAnsi="Arial" w:cs="Arial"/>
          <w:sz w:val="22"/>
          <w:szCs w:val="22"/>
          <w:lang w:val="en-CA"/>
        </w:rPr>
      </w:pPr>
    </w:p>
    <w:p w:rsidR="00526C96" w:rsidRDefault="00526C96" w:rsidP="00000ED4">
      <w:pPr>
        <w:pStyle w:val="Default"/>
        <w:jc w:val="both"/>
        <w:rPr>
          <w:rFonts w:ascii="Arial" w:hAnsi="Arial" w:cs="Arial"/>
          <w:sz w:val="22"/>
          <w:szCs w:val="22"/>
          <w:lang w:val="en-CA"/>
        </w:rPr>
      </w:pPr>
    </w:p>
    <w:p w:rsidR="00380038" w:rsidRPr="00DB3B32" w:rsidRDefault="00380038" w:rsidP="00380038">
      <w:pPr>
        <w:jc w:val="both"/>
        <w:rPr>
          <w:rFonts w:ascii="Arial" w:hAnsi="Arial" w:cs="Arial"/>
          <w:b/>
        </w:rPr>
      </w:pPr>
      <w:r w:rsidRPr="00DB3B32">
        <w:rPr>
          <w:rFonts w:ascii="Arial" w:hAnsi="Arial" w:cs="Arial"/>
          <w:b/>
        </w:rPr>
        <w:t xml:space="preserve">Thank you to </w:t>
      </w:r>
      <w:r w:rsidR="00526C96">
        <w:rPr>
          <w:rFonts w:ascii="Arial" w:hAnsi="Arial" w:cs="Arial"/>
          <w:b/>
        </w:rPr>
        <w:t xml:space="preserve">Daniel </w:t>
      </w:r>
      <w:r w:rsidR="00000ED4">
        <w:rPr>
          <w:rFonts w:ascii="Arial" w:hAnsi="Arial" w:cs="Arial"/>
          <w:b/>
        </w:rPr>
        <w:t>as our host</w:t>
      </w:r>
    </w:p>
    <w:p w:rsidR="00380038" w:rsidRPr="00DB3B32" w:rsidRDefault="00380038" w:rsidP="00380038">
      <w:pPr>
        <w:jc w:val="both"/>
        <w:rPr>
          <w:rFonts w:ascii="Arial" w:hAnsi="Arial" w:cs="Arial"/>
        </w:rPr>
      </w:pPr>
      <w:r w:rsidRPr="00DB3B32">
        <w:rPr>
          <w:rFonts w:ascii="Arial" w:hAnsi="Arial" w:cs="Arial"/>
        </w:rPr>
        <w:t>During the meeting dinner,</w:t>
      </w:r>
      <w:r w:rsidR="00000ED4">
        <w:rPr>
          <w:rFonts w:ascii="Arial" w:hAnsi="Arial" w:cs="Arial"/>
        </w:rPr>
        <w:t xml:space="preserve"> we graciously thanked our host</w:t>
      </w:r>
      <w:r w:rsidRPr="00DB3B32">
        <w:rPr>
          <w:rFonts w:ascii="Arial" w:hAnsi="Arial" w:cs="Arial"/>
        </w:rPr>
        <w:t>.</w:t>
      </w:r>
    </w:p>
    <w:p w:rsidR="003C1645" w:rsidRDefault="003C1645" w:rsidP="0007569B">
      <w:pPr>
        <w:jc w:val="both"/>
        <w:rPr>
          <w:rFonts w:ascii="Arial" w:hAnsi="Arial" w:cs="Arial"/>
          <w:b/>
          <w:color w:val="000000"/>
          <w:lang w:val="en-US"/>
        </w:rPr>
      </w:pPr>
    </w:p>
    <w:p w:rsidR="00D70137" w:rsidRDefault="0007569B" w:rsidP="0007569B">
      <w:pPr>
        <w:jc w:val="both"/>
        <w:rPr>
          <w:rFonts w:ascii="Arial" w:hAnsi="Arial" w:cs="Arial"/>
          <w:color w:val="000000"/>
          <w:lang w:val="en-US"/>
        </w:rPr>
      </w:pPr>
      <w:r w:rsidRPr="00502B57">
        <w:rPr>
          <w:rFonts w:ascii="Arial" w:hAnsi="Arial" w:cs="Arial"/>
          <w:b/>
          <w:color w:val="000000"/>
          <w:lang w:val="en-US"/>
        </w:rPr>
        <w:t>Other Activities (201</w:t>
      </w:r>
      <w:r w:rsidR="00526C96">
        <w:rPr>
          <w:rFonts w:ascii="Arial" w:hAnsi="Arial" w:cs="Arial"/>
          <w:b/>
          <w:color w:val="000000"/>
          <w:lang w:val="en-US"/>
        </w:rPr>
        <w:t>6</w:t>
      </w:r>
      <w:r w:rsidRPr="00502B57">
        <w:rPr>
          <w:rFonts w:ascii="Arial" w:hAnsi="Arial" w:cs="Arial"/>
          <w:b/>
          <w:color w:val="000000"/>
          <w:lang w:val="en-US"/>
        </w:rPr>
        <w:t>/1</w:t>
      </w:r>
      <w:r w:rsidR="00526C96">
        <w:rPr>
          <w:rFonts w:ascii="Arial" w:hAnsi="Arial" w:cs="Arial"/>
          <w:b/>
          <w:color w:val="000000"/>
          <w:lang w:val="en-US"/>
        </w:rPr>
        <w:t>7</w:t>
      </w:r>
      <w:r w:rsidRPr="00502B57">
        <w:rPr>
          <w:rFonts w:ascii="Arial" w:hAnsi="Arial" w:cs="Arial"/>
          <w:b/>
          <w:color w:val="000000"/>
          <w:lang w:val="en-US"/>
        </w:rPr>
        <w:t>)</w:t>
      </w:r>
      <w:r w:rsidRPr="00502B57">
        <w:rPr>
          <w:rFonts w:ascii="Arial" w:hAnsi="Arial" w:cs="Arial"/>
          <w:color w:val="000000"/>
          <w:lang w:val="en-US"/>
        </w:rPr>
        <w:t xml:space="preserve">: </w:t>
      </w:r>
    </w:p>
    <w:p w:rsidR="00526C96" w:rsidRDefault="003E70EC" w:rsidP="000225C4">
      <w:pPr>
        <w:spacing w:after="120"/>
        <w:jc w:val="both"/>
        <w:rPr>
          <w:rFonts w:ascii="Arial" w:hAnsi="Arial" w:cs="Arial"/>
        </w:rPr>
      </w:pPr>
      <w:r>
        <w:rPr>
          <w:rFonts w:ascii="Arial" w:hAnsi="Arial" w:cs="Arial"/>
        </w:rPr>
        <w:t xml:space="preserve">In </w:t>
      </w:r>
      <w:r w:rsidR="00526C96">
        <w:rPr>
          <w:rFonts w:ascii="Arial" w:hAnsi="Arial" w:cs="Arial"/>
        </w:rPr>
        <w:t xml:space="preserve">November 2016, </w:t>
      </w:r>
      <w:r w:rsidR="00124899">
        <w:rPr>
          <w:rFonts w:ascii="Arial" w:hAnsi="Arial" w:cs="Arial"/>
        </w:rPr>
        <w:t xml:space="preserve">there was a </w:t>
      </w:r>
      <w:r w:rsidR="000A79E5">
        <w:rPr>
          <w:rFonts w:ascii="Arial" w:hAnsi="Arial" w:cs="Arial"/>
        </w:rPr>
        <w:t>NCRI (National Cancer Research In</w:t>
      </w:r>
      <w:r w:rsidR="000225C4">
        <w:rPr>
          <w:rFonts w:ascii="Arial" w:hAnsi="Arial" w:cs="Arial"/>
        </w:rPr>
        <w:t xml:space="preserve">stitute) Conference Symposium </w:t>
      </w:r>
      <w:r w:rsidR="000A79E5">
        <w:rPr>
          <w:rFonts w:ascii="Arial" w:hAnsi="Arial" w:cs="Arial"/>
        </w:rPr>
        <w:t xml:space="preserve">titled </w:t>
      </w:r>
      <w:r w:rsidR="000225C4">
        <w:rPr>
          <w:rFonts w:ascii="Arial" w:hAnsi="Arial" w:cs="Arial"/>
        </w:rPr>
        <w:t xml:space="preserve">‘Opportunities for Step Changes in the Cancer Landscape through Health Informatics’ </w:t>
      </w:r>
      <w:r w:rsidR="000A79E5">
        <w:rPr>
          <w:rFonts w:ascii="Arial" w:hAnsi="Arial" w:cs="Arial"/>
        </w:rPr>
        <w:t>and co-chaired by Prof</w:t>
      </w:r>
      <w:r w:rsidR="00124899">
        <w:rPr>
          <w:rFonts w:ascii="Arial" w:hAnsi="Arial" w:cs="Arial"/>
        </w:rPr>
        <w:t>essor Andrew Renehan</w:t>
      </w:r>
      <w:r w:rsidR="000225C4">
        <w:rPr>
          <w:rFonts w:ascii="Arial" w:hAnsi="Arial" w:cs="Arial"/>
        </w:rPr>
        <w:t>. The symposium included a delivery from DCRC member, Professor Morten Andersen, titled ‘Cancer data management and analysis using a pre-planned multi-database approach across Nordic countries and the United Kingdom’</w:t>
      </w:r>
      <w:r w:rsidR="00792872">
        <w:rPr>
          <w:rFonts w:ascii="Arial" w:hAnsi="Arial" w:cs="Arial"/>
        </w:rPr>
        <w:t>, with particular reference to Insulin analogue data from the CARING consortium and cancer risk. This was well received</w:t>
      </w:r>
      <w:r w:rsidR="000225C4">
        <w:rPr>
          <w:rFonts w:ascii="Arial" w:hAnsi="Arial" w:cs="Arial"/>
        </w:rPr>
        <w:t>.</w:t>
      </w:r>
    </w:p>
    <w:p w:rsidR="004D3456" w:rsidRPr="00151AE2" w:rsidRDefault="00BA7E35" w:rsidP="004D3456">
      <w:pPr>
        <w:jc w:val="both"/>
        <w:rPr>
          <w:rFonts w:ascii="Arial" w:hAnsi="Arial" w:cs="Arial"/>
        </w:rPr>
      </w:pPr>
      <w:r w:rsidRPr="00151AE2">
        <w:rPr>
          <w:rFonts w:ascii="Arial" w:hAnsi="Arial" w:cs="Arial"/>
        </w:rPr>
        <w:t>The DCRC has a very active e-mail discussion group – ‘virtual journal club’ type format. There have been several methodological clarifications through these. Additionally, there have motivated several published letters to editor from collaborative sub-groups within DCRC.</w:t>
      </w:r>
    </w:p>
    <w:p w:rsidR="0031003F" w:rsidRPr="00852E2E" w:rsidRDefault="0031003F" w:rsidP="0031003F">
      <w:pPr>
        <w:jc w:val="both"/>
        <w:rPr>
          <w:rFonts w:ascii="Arial" w:hAnsi="Arial" w:cs="Arial"/>
        </w:rPr>
      </w:pPr>
      <w:r w:rsidRPr="00852E2E">
        <w:rPr>
          <w:rFonts w:ascii="Arial" w:hAnsi="Arial" w:cs="Arial"/>
        </w:rPr>
        <w:t xml:space="preserve">We congratulate </w:t>
      </w:r>
      <w:r w:rsidR="00A80B4B" w:rsidRPr="00852E2E">
        <w:rPr>
          <w:rFonts w:ascii="Arial" w:hAnsi="Arial" w:cs="Arial"/>
        </w:rPr>
        <w:t>Soffia Gudbjornsdottir</w:t>
      </w:r>
      <w:r w:rsidR="00852E2E" w:rsidRPr="00852E2E">
        <w:rPr>
          <w:rFonts w:ascii="Arial" w:hAnsi="Arial" w:cs="Arial"/>
        </w:rPr>
        <w:t xml:space="preserve"> and to Sarah Wild </w:t>
      </w:r>
      <w:r w:rsidR="00A80B4B" w:rsidRPr="00852E2E">
        <w:rPr>
          <w:rFonts w:ascii="Arial" w:hAnsi="Arial" w:cs="Arial"/>
        </w:rPr>
        <w:t>on a number of high-profile international publications in the last 12 months, relevant to our field</w:t>
      </w:r>
      <w:r w:rsidR="003528DF">
        <w:rPr>
          <w:rFonts w:ascii="Arial" w:hAnsi="Arial" w:cs="Arial"/>
        </w:rPr>
        <w:t xml:space="preserve"> </w:t>
      </w:r>
      <w:r w:rsidR="003528DF">
        <w:rPr>
          <w:rFonts w:ascii="Arial" w:hAnsi="Arial" w:cs="Arial"/>
        </w:rPr>
        <w:fldChar w:fldCharType="begin">
          <w:fldData xml:space="preserve">Z2VsZXMsIENhbGlmb3JuaWEsIDkwMDg5LCBVU0EuJiN4RDtEdXJyZXIgQ2VudGVyIGZvciBDYXJk
aW9nZW5ldGljIFJlc2VhcmNoLCBBbXN0ZXJkYW0sIFRoZSBOZXRoZXJsYW5kcy4mI3hEO0ludGVy
dW5pdmVyc2l0eSBDYXJkaW9sb2d5IEluc3RpdHV0ZSBvZiB0aGUgTmV0aGVybGFuZHMsIFV0cmVj
aHQsIFRoZSBOZXRoZXJsYW5kcy4mI3hEO0ZhY3VsdHkgb2YgTWVkLCBOYXRpb25hbCBIZWFydCAm
YW1wO0x1bmcgSW5zdGl0dXRlLCBDYXJkaW92YXNjdWxhciBTY2llbmNlLCBIYW1tZXJzbWl0aCBD
YW1wdXMsIEhhbW1lcnNtaXRoIEhvc3BpdGFsLCBIYW1tZXJzbWl0aCBDYW1wdXMsIEltcGVyaWFs
IENvbGxlZ2UgTG9uZG9uLCBVSy4mI3hEO1N5bmxhYiBBY2FkZW15LCBTeW5sYWIgU2VydmljZXMg
R21iSCwgTWFubmhlaW0sIEdlcm1hbnkuJiN4RDtDbGluaWNhbCBJbnN0aXR1dGUgb2YgTWVkaWNh
bCBhbmQgQ2hlbWljYWwgTGFib3JhdG9yeSBEaWFnbm9zdGljcywgTWVkaWNhbCBVbml2ZXJzaXR5
IG9mIEdyYXosIEdyYXosIEF1c3RyaWEuJiN4RDtPeGZvcmQgTmF0aW9uYWwgSW5zdGl0dXRlIGZv
ciBIZWFsdGggUmVzZWFyY2ggKE5JSFIpIEJpb21lZGljYWwgUmVzZWFyY2ggQ2VudHJlLCBDaHVy
Y2hpbGwgSG9zcGl0YWwsIE94Zm9yZCwgVUsuJiN4RDtEZXBhcnRtZW50IG9mIEJpb3N0YXRpc3Rp
Y3MsIFVuaXZlcnNpdHkgb2YgTGl2ZXJwb29sLCBMaXZlcnBvb2wgTDY5IDNHTCwgVUsuJiN4RDtT
Y2hvb2wgb2YgUHVibGljIEhlYWx0aCwgVW5pdmVyc2l0eSBvZiBBZGVsYWlkZSwgQWRlbGFpZGUs
IFNvdXRoIEF1c3RyYWxpYSwgQXVzdHJhbGlhLiYjeEQ7TGFib3JhdG9yeSBvZiBDbGluaWNhbCBD
aGVtaXN0cnkgYW5kIEhlbWF0b2xvZ3ksIERpdmlzaW9uIExhYm9yYXRvcmllcyAmYW1wO1BoYXJt
YWN5LCBVTUMgVXRyZWNodCwgVGhlIE5ldGhlcmxhbmRzLiYjeEQ7RGVwYXJ0bWVudCBvZiBNZWRp
Y2luZSwgVW5pdmVyc2l0eSBvZiBXYXNoaW5ndG9uLCBTZWF0dGxlLCBXYXNoaW5ndG9uIDk4MTk1
LCBVU0EuJiN4RDtEZXBhcnRtZW50IG9mIEVwaWRlbWlvbG9neSwgVW5pdmVyc2l0eSBvZiBXYXNo
aW5ndG9uLCBTZWF0dGxlLCBXYXNoaW5ndG9uIDk4MTAxLCBVU0EuJiN4RDtHcm91cCBIZWFsdGgg
UmVzZWFyY2ggSW5zdGl0dXRlLCBHcm91cCBIZWFsdGggQ29vcGVyYXRpdmUsIFNlYXR0bGUsIFdh
c2hpbmd0b24gOTgxMDEsIFVTQS4mI3hEO0RlcGFydG1lbnQgb2YgRXBpZGVtaW9sb2d5LCBTY2hv
b2wgb2YgUHVibGljIEhlYWx0aCBhbmQgVHJvcGljYWwgTWVkaWNpbmUsIFR1bGFuZSBVbml2ZXJz
aXR5LCBOZXcgT3JsZWFucywgTG91aXNpYW5hLCBVU0EuJiN4RDtEZXBhcnRtZW50IG9mIENsaW5p
Y2FsIFBoeXNpb2xvZ3kgYW5kIE51Y2xlYXIgTWVkaWNpbmUsIEt1b3BpbyBVbml2ZXJzaXR5IEhv
c3BpdGFsLCBLdW9waW8sIEZpbmxhbmQuJiN4RDtEaXZpc2lvbiBvZiBQb3B1bGF0aW9uIEhlYWx0
aCBTY2llbmNlcywgTmluZXdlbGxzIEhvc3BpdGFsIGFuZCBNZWRpY2FsIFNjaG9vbCwgVW5pdmVy
c2l0eSBvZiBEdW5kZWUsIER1bmRlZSwgREQyIDRSQiwgU2NvdGxhbmQuJiN4RDtEZXBhcnRtZW50
IG9mIENsaW5pY2FsIEVwaWRlbWlvbG9neSAoZm9ybWVybHkgSW5zdGl0dXRlIG9mIFByZXZlbnRp
dmUgTWVkaWNpbmUpLCBCaXNwZWJqZXJnIGFuZCBGcmVkZXJpa3NiZXJnIEhvc3BpdGFsICgyMDAw
IEZyZWRlcmlrc2JlcmcpLCBUaGUgQ2FwaXRhbCBSZWdpb24sIENvcGVuaGFnZW4sIERlbm1hcmsu
JiN4RDtNUkMgSW50ZWdyYXRpdmUgRXBpZGVtaW9sb2d5IFVuaXQsIEJyaXN0b2wgVW5pdmVyc2l0
eSwgQnJpc3RvbCwgVUsuJiN4RDtEZXBhcnRtZW50IG9mIFBzeWNoaWF0cnkgRXJhc211cyBNZWRp
Y2FsIENlbnRlciwgUm90dGVyZGFtLCBUaGUgTmV0aGVybGFuZHMuJiN4RDtEdXJyZXIgQ2VudGVy
IGZvciBDYXJkaW9nZW5ldGljIFJlc2VhcmNoLCBJQ0lOLU5ldGhlcmxhbmRzIEhlYXJ0IEluc3Rp
dHV0ZSwgVXRyZWNodCwgVGhlIE5ldGhlcmxhbmRzLiYjeEQ7R2VuZXRpY3Mgb2YgQ29tcGxleCBU
cmFpdHMsIFVuaXZlcnNpdHkgb2YgRXhldGVyIE1lZGljYWwgU2Nob29sLCBSSUxEIEJ1aWxkaW5n
IFVuaXZlcnNpdHkgb2YgRXhldGVyLCBFeGV0ZXIsIEVYMiA1RFcsIFVLLiYjeEQ7RXVyb3BlYW4g
Q2VudHJlIGZvciBFbnZpcm9ubWVudCBhbmQgSHVtYW4gSGVhbHRoLCBVbml2ZXJzaXR5IG9mIEV4
ZXRlciBNZWRpY2FsIFNjaG9vbCwgVGhlIEtub3dsZWRnZSBTcGEsIFRydXJvIFRSMSAzSEQsIFVL
LiYjeEQ7R2VuZXRpY3Mgb2YgQ29tcGxleCBUcmFpdHMsIFVuaXZlcnNpdHkgb2YgRXhldGVyIE1l
ZGljYWwgU2Nob29sLCBVbml2ZXJzaXR5IG9mIEV4ZXRlciwgRXhldGVyIEVYMSAyTFUsIFVLLiYj
eEQ7V2VsbGNvbWUgVHJ1c3QgU2FuZ2VyIEluc3RpdHV0ZSwgSGlueHRvbiwgQ2FtYnJpZGdlLCBV
Sy4mI3hEO05JSFIgQ2FtYnJpZGdlIEJpb21lZGljYWwgUmVzZWFyY2ggQ2VudHJlLCBMZXZlbCA0
LCBJbnN0aXR1dGUgb2YgTWV0YWJvbGljIFNjaWVuY2UgQm94IDI4OSBBZGRlbmJyb29rZSZhcG9z
O3MgSG9zcGl0YWwgQ2FtYnJpZGdlIENCMiBPUVEsIFVLLiYjeEQ7VW5pdmVyc2l0eSBvZiBDYW1i
cmlkZ2UgTWV0YWJvbGljIFJlc2VhcmNoIExhYm9yYXRvcmllcywgTGV2ZWwgNCwgSW5zdGl0dXRl
IG9mIE1ldGFib2xpYyBTY2llbmNlIEJveCAyODkgQWRkZW5icm9va2UmYXBvcztzIEhvc3BpdGFs
IENhbWJyaWRnZSBDQjIgT1FRLCBVSy4mI3hEO1ByaW5jZXNzIEFsLUphd2hhcmEgQWwtQnJhaGlt
IENlbnRyZSBvZiBFeGNlbGxlbmNlIGluIFJlc2VhcmNoIG9mIEhlcmVkaXRhcnkgRGlzb3JkZXJz
IChQQUNFUi1IRCksIEtpbmcgQWJkdWxheml6IFVuaXZlcnNpdHksIEplZGRhaCwgU2F1ZGkgQXJh
YmlhLiYjeEQ7RGVwYXJ0bWVudCBvZiBHZW5ldGljcywgSGFydmFyZCBNZWRpY2FsIFNjaG9vbCwg
Qm9zdG9uIE1hc3NhY2h1c2V0dHMgMDIxMTUsIFVTQS4mI3hEO0RlcGFydG1lbnQgb2YgRXBpZGVt
aW9sb2d5LCBIYXJ2YXJkIFQuSC4gQ2hhbiBTY2hvb2wgb2YgUHVibGljIEhlYWx0aCwgQm9zdG9u
LCBNYXNzYWNodXNldHRzIDAyMTE1LCBVU0EuJiN4RDtDaGFubmluZyBEaXZpc2lvbiBvZiBOZXR3
b3JrIE1lZGljaW5lLCBEZXBhcnRtZW50IG9mIE1lZGljaW5lLCBCcmlnaGFtIGFuZCBXb21lbiZh
cG9zO3MgSG9zcGl0YWwgYW5kIEhhcnZhcmQgTWVkaWNhbCBTY2hvb2wsIEJvc3RvbiwgTWFzc2Fj
aHVzZXR0cyAwMjExNSwgVVNBLiYjeEQ7RGl2aXNpb24gb2YgUG9wdWxhdGlvbiBIZWFsdGggU2Np
ZW5jZXMgYW5kIEVkdWNhdGlvbiwgU3QgR2VvcmdlJmFwb3M7cywgVW5pdmVyc2l0eSBvZiBMb25k
b24sIExvbmRvbiBTVzE3IDBSRSwgVUsuJiN4RDtOZXRoZXJsYW5kcyBHZW5vbWljcyBJbml0aWF0
aXZlIChOR0kpLXNwb25zb3JlZCBOZXRoZXJsYW5kcyBDb25zb3J0aXVtIGZvciBIZWFsdGh5IEFn
aW5nIChOQ0hBKS4gTGVpZGVuLCBUaGUgTmV0aGVybGFuZHMuJiN4RDtDZW50ZXIgZm9yIE1lZGlj
YWwgU3lzdGVtcyBCaW9sb2d5LCBMZWlkZW4sIFRoZSBOZXRoZXJsYW5kcy4mI3hEO0luc3RpdHV0
ZSBvZiBHZW5ldGljIEVwaWRlbWlvbG9neSwgSGVsbWhvbHR6IFplbnRydW0gTXVuY2hlbiAtIEdl
cm1hbiBSZXNlYXJjaCBDZW50ZXIgZm9yIEVudmlyb25tZW50YWwgSGVhbHRoLCBOZXVoZXJiZXJn
IDg1NzY0LCBHZXJtYW55LiYjeEQ7RGVwYXJ0bWVudCBvZiBTdGF0aXN0aWNzLCBVbml2ZXJzaXR5
IG9mIE94Zm9yZCwgT3hmb3JkLCBVSy4mI3hEO01vdW50IFNpbmFpIFNjaG9vbCBvZiBNZWRpY2lu
ZSwgTmV3IFlvcmsgMTAwMjksIFVTQS4mI3hEO1RoZSBNaW5kaWNoIENoaWxkIEhlYWx0aCBhbmQg
RGV2ZWxvcG1lbnQgSW5zdGl0dXRlLCBJY2FobiBTY2hvb2wgb2YgTWVkaWNpbmUgYXQgTW91bnQg
U2luYWksIE5ldyBZb3JrLCBVU0EuJiN4RDtEZXBhcnRtZW50IG9mIFByZXZlbnRpdmUgTWVkaWNp
bmUsIFRoZSBJY2FobiBTY2hvb2wgb2YgTWVkaWNpbmUgYXQgTW91bnQgU2luYWksIE5ldyBZb3Jr
LCAxMDAyOSwgVVNBLjwvYXV0aC1hZGRyZXNzPjx0aXRsZXM+PHRpdGxlPkdlbm9tZS13aWRlIG1l
dGEtYW5hbHlzaXMgb2YgMjQxLDI1OCBhZHVsdHMgYWNjb3VudGluZyBmb3Igc21va2luZyBiZWhh
dmlvdXIgaWRlbnRpZmllcyBub3ZlbCBsb2NpIGZvciBvYmVzaXR5IHRyYWl0czwvdGl0bGU+PHNl
Y29uZGFyeS10aXRsZT5OYXQgQ29tbXVuPC9zZWNvbmRhcnktdGl0bGU+PGFsdC10aXRsZT5OYXR1
cmUgY29tbXVuaWNhdGlvbnM8L2FsdC10aXRsZT48L3RpdGxlcz48cGVyaW9kaWNhbD48ZnVsbC10
aXRsZT5OYXQgQ29tbXVuPC9mdWxsLXRpdGxlPjxhYmJyLTE+TmF0dXJlIGNvbW11bmljYXRpb25z
PC9hYmJyLTE+PC9wZXJpb2RpY2FsPjxhbHQtcGVyaW9kaWNhbD48ZnVsbC10aXRsZT5OYXQgQ29t
bXVuPC9mdWxsLXRpdGxlPjxhYmJyLTE+TmF0dXJlIGNvbW11bmljYXRpb25zPC9hYmJyLTE+PC9h
bHQtcGVyaW9kaWNhbD48cGFnZXM+MTQ5Nzc8L3BhZ2VzPjx2b2x1bWU+ODwvdm9sdW1lPjxlZGl0
aW9uPjIwMTcvMDQvMjc8L2VkaXRpb24+PGRhdGVzPjx5ZWFyPjIwMTc8L3llYXI+PHB1Yi1kYXRl
cz48ZGF0ZT5BcHIgMjY8L2RhdGU+PC9wdWItZGF0ZXM+PC9kYXRlcz48aXNibj4yMDQxLTE3MjMg
KEVsZWN0cm9uaWMpJiN4RDsyMDQxLTE3MjMgKExpbmtpbmcpPC9pc2JuPjxhY2Nlc3Npb24tbnVt
PjI4NDQzNjI1PC9hY2Nlc3Npb24tbnVtPjx1cmxzPjwvdXJscz48Y3VzdG9tMj5QTUM1NDE0MDQ0
PC9jdXN0b20yPjxlbGVjdHJvbmljLXJlc291cmNlLW51bT4xMC4xMDM4L25jb21tczE0OTc3PC9l
bGVjdHJvbmljLXJlc291cmNlLW51bT48cmVtb3RlLWRhdGFiYXNlLXByb3ZpZGVyPk5MTTwvcmVt
b3RlLWRhdGFiYXNlLXByb3ZpZGVyPjxsYW5ndWFnZT5lbmc8L2xhbmd1YWdlPjwvcmVjb3JkPjwv
Q2l0ZT48Q2l0ZT48QXV0aG9yPlJhd3NoYW5pPC9BdXRob3I+PFllYXI+MjAxNzwvWWVhcj48UmVj
TnVtPjU0NzwvUmVjTnVtPjxyZWNvcmQ+PHJlYy1udW1iZXI+NTQ3PC9yZWMtbnVtYmVyPjxmb3Jl
aWduLWtleXM+PGtleSBhcHA9IkVOIiBkYi1pZD0idng1eHN6MnJtMHZmZGllMGZ3OHZmd2U0c3g1
eGZ6ZHB0emR2Ij41NDc8L2tleT48L2ZvcmVpZ24ta2V5cz48cmVmLXR5cGUgbmFtZT0iSm91cm5h
bCBBcnRpY2xlIj4xNzwvcmVmLXR5cGU+PGNvbnRyaWJ1dG9ycz48YXV0aG9ycz48YXV0aG9yPlJh
d3NoYW5pLCBBLjwvYXV0aG9yPjxhdXRob3I+UmF3c2hhbmksIEEuPC9hdXRob3I+PGF1dGhvcj5H
dWRiam9ybnNkb3R0aXIsIFMuPC9hdXRob3I+PC9hdXRob3JzPjwvY29udHJpYnV0b3JzPjxhdXRo
LWFkZHJlc3M+VW5pdmVyc2l0eSBvZiBHb3RoZW5idXJnLCBHb3RoZW5idXJnLCBTd2VkZW4mI3hE
O2FpZGluLnJhd3NoYW5pQGd1LnNlPC9hdXRoLWFkZHJlc3M+PHRpdGxlcz48dGl0bGU+TW9ydGFs
aXR5IGFuZCBDYXJkaW92YXNjdWxhciBEaXNlYXNlIGluIFR5cGUgMSBhbmQgVHlwZSAyIERpYWJl
dGVzPC90aXRsZT48c2Vjb25kYXJ5LXRpdGxlPk4gRW5nbCBKIE1lZDwvc2Vjb25kYXJ5LXRpdGxl
PjxhbHQtdGl0bGU+VGhlIE5ldyBFbmdsYW5kIGpvdXJuYWwgb2YgbWVkaWNpbmU8L2FsdC10aXRs
ZT48L3RpdGxlcz48cGVyaW9kaWNhbD48ZnVsbC10aXRsZT5OIEVuZ2wgSiBNZWQ8L2Z1bGwtdGl0
bGU+PGFiYnItMT5UaGUgTmV3IEVuZ2xhbmQgam91cm5hbCBvZiBtZWRpY2luZTwvYWJici0xPjwv
cGVyaW9kaWNhbD48YWx0LXBlcmlvZGljYWw+PGZ1bGwtdGl0bGU+TiBFbmdsIEogTWVkPC9mdWxs
LXRpdGxlPjxhYmJyLTE+VGhlIE5ldyBFbmdsYW5kIGpvdXJuYWwgb2YgbWVkaWNpbmU8L2FiYnIt
MT48L2FsdC1wZXJpb2RpY2FsPjxwYWdlcz4zMDAtMzAxPC9wYWdlcz48dm9sdW1lPjM3Nzwvdm9s
dW1lPjxudW1iZXI+MzwvbnVtYmVyPjxlZGl0aW9uPjIwMTcvMDcvMjE8L2VkaXRpb24+PGtleXdv
cmRzPjxrZXl3b3JkPkNhcmRpb3Zhc2N1bGFyIERpc2Vhc2VzPC9rZXl3b3JkPjxrZXl3b3JkPkRp
YWJldGVzIE1lbGxpdHVzLCBUeXBlIDI8L2tleXdvcmQ+PGtleXdvcmQ+SHVtYW5zPC9rZXl3b3Jk
PjxrZXl3b3JkPlJpc2sgRmFjdG9yczwva2V5d29yZD48L2tleXdvcmRzPjxkYXRlcz48eWVhcj4y
MDE3PC95ZWFyPjxwdWItZGF0ZXM+PGRhdGU+SnVsIDIwPC9kYXRlPjwvcHViLWRhdGVzPjwvZGF0
ZXM+PGlzYm4+MTUzMy00NDA2IChFbGVjdHJvbmljKSYjeEQ7MDAyOC00NzkzIChMaW5raW5nKTwv
aXNibj48YWNjZXNzaW9uLW51bT4yODcyMzMxNzwvYWNjZXNzaW9uLW51bT48dXJscz48L3VybHM+
PGVsZWN0cm9uaWMtcmVzb3VyY2UtbnVtPjEwLjEwNTYvTkVKTWMxNzA2MjkyPC9lbGVjdHJvbmlj
LXJlc291cmNlLW51bT48cmVtb3RlLWRhdGFiYXNlLXByb3ZpZGVyPk5MTTwvcmVtb3RlLWRhdGFi
YXNlLXByb3ZpZGVyPjxsYW5ndWFnZT5lbmc8L2xhbmd1YWdlPjwvcmVjb3JkPjwvQ2l0ZT48Q2l0
ZT48QXV0aG9yPlJlYWQ8L0F1dGhvcj48WWVhcj4yMDE3PC9ZZWFyPjxSZWNOdW0+NTQ1PC9SZWNO
dW0+PHJlY29yZD48cmVjLW51bWJlcj41NDU8L3JlYy1udW1iZXI+PGZvcmVpZ24ta2V5cz48a2V5
IGFwcD0iRU4iIGRiLWlkPSJ2eDV4c3oycm0wdmZkaWUwZnc4dmZ3ZTRzeDV4ZnpkcHR6ZHYiPjU0
NTwva2V5PjwvZm9yZWlnbi1rZXlzPjxyZWYtdHlwZSBuYW1lPSJKb3VybmFsIEFydGljbGUiPjE3
PC9yZWYtdHlwZT48Y29udHJpYnV0b3JzPjxhdXRob3JzPjxhdXRob3I+UmVhZCwgUy4gSC48L2F1
dGhvcj48YXV0aG9yPkxld2lzLCBTLiBDLjwvYXV0aG9yPjxhdXRob3I+SGFsYmVzbWEsIE4uPC9h
dXRob3I+PGF1dGhvcj5XaWxkLCBTLiBILjwvYXV0aG9yPjwvYXV0aG9ycz48L2NvbnRyaWJ1dG9y
cz48YXV0aC1hZGRyZXNzPlVzaGVyIEluc3RpdHV0ZSBvZiBQb3B1bGF0aW9uIEhlYWx0aCBTY2ll
bmNlcyBhbmQgSW5mb3JtYXRpY3MsIFVuaXZlcnNpdHkgb2YgRWRpbmJ1cmdoLCBUZXZpb3QgUGxh
Y2UsIEVkaW5idXJnaCwgVUsuJiN4RDtEZXBhcnRtZW50IG9mIFJhZGlhdGlvbiBPbmNvbG9neSwg
VGF0YSBNZW1vcmlhbCBDZW50cmUsIE11bWJhaSwgTWFoYXJhc2h0cmEsIEluZGlhLiYjeEQ7Q2Vu
dHJlIGZvciBQb3B1bGF0aW9uIEhlYWx0aCBTY2llbmNlcywgVGhlIFVuaXZlcnNpdHkgb2YgRWRp
bmJ1cmdoLCBFZGluYnVyZ2gsIFVLLiYjeEQ7VXNoZXIgSW5zdGl0dXRlIGZvciBQb3B1bGF0aW9u
IEhlYWx0aCBTY2llbmNlcyBhbmQgSW5mb3JtYXRpY3MsIE1lZGljYWwgU2Nob29sLCBVbml2ZXJz
aXR5IG9mIEVkaW5idXJnaCwgRWRpbmJ1cmdoLCBVSy48L2F1dGgtYWRkcmVzcz48dGl0bGVzPjx0
aXRsZT5NZWFzdXJpbmcgdGhlIEFzc29jaWF0aW9uIEJldHdlZW4gQm9keSBNYXNzIEluZGV4IGFu
ZCBBbGwtQ2F1c2UgTW9ydGFsaXR5IGluIHRoZSBQcmVzZW5jZSBvZiBNaXNzaW5nIERhdGE6IEFu
YWx5c2VzIEZyb20gdGhlIFNjb3R0aXNoIE5hdGlvbmFsIERpYWJldGVzIFJlZ2lzdGVyPC90aXRs
ZT48c2Vjb25kYXJ5LXRpdGxlPkFtIEogRXBpZGVtaW9sPC9zZWNvbmRhcnktdGl0bGU+PGFsdC10
aXRsZT5BbWVyaWNhbiBqb3VybmFsIG9mIGVwaWRlbWlvbG9neTwvYWx0LXRpdGxlPjwvdGl0bGVz
PjxwZXJpb2RpY2FsPjxmdWxsLXRpdGxlPkFtIEogRXBpZGVtaW9sPC9mdWxsLXRpdGxlPjxhYmJy
LTE+QW1lcmljYW4gam91cm5hbCBvZiBlcGlkZW1pb2xvZ3k8L2FiYnItMT48L3BlcmlvZGljYWw+
PGFsdC1wZXJpb2RpY2FsPjxmdWxsLXRpdGxlPkFtIEogRXBpZGVtaW9sPC9mdWxsLXRpdGxlPjxh
YmJyLTE+QW1lcmljYW4gam91cm5hbCBvZiBlcGlkZW1pb2xvZ3k8L2FiYnItMT48L2FsdC1wZXJp
b2RpY2FsPjxwYWdlcz42NDEtNjQ5PC9wYWdlcz48dm9sdW1lPjE4NTwvdm9sdW1lPjxudW1iZXI+
ODwvbnVtYmVyPjxlZGl0aW9uPjIwMTcvMDQvMDQ8L2VkaXRpb24+PGtleXdvcmRzPjxrZXl3b3Jk
PkFnZWQ8L2tleXdvcmQ+PGtleXdvcmQ+QmlhcyAoRXBpZGVtaW9sb2d5KTwva2V5d29yZD48a2V5
d29yZD5Cb2R5IE1hc3MgSW5kZXg8L2tleXdvcmQ+PGtleXdvcmQ+RGF0YSBBY2N1cmFjeTwva2V5
d29yZD48a2V5d29yZD5EYXRhIEludGVycHJldGF0aW9uLCBTdGF0aXN0aWNhbDwva2V5d29yZD48
a2V5d29yZD5EaWFiZXRlcyBNZWxsaXR1cywgVHlwZSAyL2VwaWRlbWlvbG9neS8gbW9ydGFsaXR5
PC9rZXl3b3JkPjxrZXl3b3JkPkZlbWFsZTwva2V5d29yZD48a2V5d29yZD5IdW1hbnM8L2tleXdv
cmQ+PGtleXdvcmQ+TWFsZTwva2V5d29yZD48a2V5d29yZD5Nb3J0YWxpdHk8L2tleXdvcmQ+PGtl
eXdvcmQ+UHJvcG9ydGlvbmFsIEhhemFyZHMgTW9kZWxzPC9rZXl3b3JkPjxrZXl3b3JkPlJlZ2lz
dHJpZXM8L2tleXdvcmQ+PGtleXdvcmQ+UmlzayBGYWN0b3JzPC9rZXl3b3JkPjxrZXl3b3JkPlNj
b3RsYW5kL2VwaWRlbWlvbG9neTwva2V5d29yZD48L2tleXdvcmRzPjxkYXRlcz48eWVhcj4yMDE3
PC95ZWFyPjxwdWItZGF0ZXM+PGRhdGU+QXByIDE1PC9kYXRlPjwvcHViLWRhdGVzPjwvZGF0ZXM+
PGlzYm4+MTQ3Ni02MjU2IChFbGVjdHJvbmljKSYjeEQ7MDAwMi05MjYyIChMaW5raW5nKTwvaXNi
bj48YWNjZXNzaW9uLW51bT4yODM2OTE3NDwvYWNjZXNzaW9uLW51bT48dXJscz48L3VybHM+PGVs
ZWN0cm9uaWMtcmVzb3VyY2UtbnVtPjEwLjEwOTMvYWplL2t3dzE2MjwvZWxlY3Ryb25pYy1yZXNv
dXJjZS1udW0+PHJlbW90ZS1kYXRhYmFzZS1wcm92aWRlcj5OTE08L3JlbW90ZS1kYXRhYmFzZS1w
cm92aWRlcj48bGFuZ3VhZ2U+ZW5nPC9sYW5ndWFnZT48L3JlY29yZD48L0NpdGU+PC9FbmROb3Rl
Pn==
</w:fldData>
        </w:fldChar>
      </w:r>
      <w:r w:rsidR="003528DF">
        <w:rPr>
          <w:rFonts w:ascii="Arial" w:hAnsi="Arial" w:cs="Arial"/>
        </w:rPr>
        <w:instrText xml:space="preserve"> ADDIN EN.CITE </w:instrText>
      </w:r>
      <w:r w:rsidR="003528DF">
        <w:rPr>
          <w:rFonts w:ascii="Arial" w:hAnsi="Arial" w:cs="Arial"/>
        </w:rPr>
        <w:fldChar w:fldCharType="begin">
          <w:fldData xml:space="preserve">PEVuZE5vdGU+PENpdGU+PEF1dGhvcj5KdXN0aWNlPC9BdXRob3I+PFllYXI+MjAxNzwvWWVhcj48
UmVjTnVtPjU0NjwvUmVjTnVtPjxEaXNwbGF5VGV4dD5bMS0zXTwvRGlzcGxheVRleHQ+PHJlY29y
ZD48cmVjLW51bWJlcj41NDY8L3JlYy1udW1iZXI+PGZvcmVpZ24ta2V5cz48a2V5IGFwcD0iRU4i
IGRiLWlkPSJ2eDV4c3oycm0wdmZkaWUwZnc4dmZ3ZTRzeDV4ZnpkcHR6ZHYiPjU0Njwva2V5Pjwv
Zm9yZWlnbi1rZXlzPjxyZWYtdHlwZSBuYW1lPSJKb3VybmFsIEFydGljbGUiPjE3PC9yZWYtdHlw
ZT48Y29udHJpYnV0b3JzPjxhdXRob3JzPjxhdXRob3I+SnVzdGljZSwgQS4gRS48L2F1dGhvcj48
YXV0aG9yPldpbmtsZXIsIFQuIFcuPC9hdXRob3I+PGF1dGhvcj5GZWl0b3NhLCBNLiBGLjwvYXV0
aG9yPjxhdXRob3I+R3JhZmYsIE0uPC9hdXRob3I+PGF1dGhvcj5GaXNoZXIsIFYuIEEuPC9hdXRo
b3I+PGF1dGhvcj5Zb3VuZywgSy48L2F1dGhvcj48YXV0aG9yPkJhcmF0YSwgTC48L2F1dGhvcj48
YXV0aG9yPkRlbmcsIFguPC9hdXRob3I+PGF1dGhvcj5DemFqa293c2tpLCBKLjwvYXV0aG9yPjxh
dXRob3I+SGFkbGV5LCBELjwvYXV0aG9yPjxhdXRob3I+Tmd3YSwgSi4gUy48L2F1dGhvcj48YXV0
aG9yPkFobHV3YWxpYSwgVC4gUy48L2F1dGhvcj48YXV0aG9yPkNodSwgQS4gWS48L2F1dGhvcj48
YXV0aG9yPkhlYXJkLUNvc3RhLCBOLiBMLjwvYXV0aG9yPjxhdXRob3I+TGltLCBFLjwvYXV0aG9y
PjxhdXRob3I+UGVyZXosIEouPC9hdXRob3I+PGF1dGhvcj5FaWNoZXIsIEouIEQuPC9hdXRob3I+
PGF1dGhvcj5LdXRhbGlrLCBaLjwvYXV0aG9yPjxhdXRob3I+WHVlLCBMLjwvYXV0aG9yPjxhdXRo
b3I+TWFoYWphbiwgQS48L2F1dGhvcj48YXV0aG9yPlJlbnN0cm9tLCBGLjwvYXV0aG9yPjxhdXRo
b3I+V3UsIEouPC9hdXRob3I+PGF1dGhvcj5RaSwgUS48L2F1dGhvcj48YXV0aG9yPkFobWFkLCBT
LjwvYXV0aG9yPjxhdXRob3I+QWxmcmVkLCBULjwvYXV0aG9yPjxhdXRob3I+QW1pbiwgTi48L2F1
dGhvcj48YXV0aG9yPkJpZWxhaywgTC4gRi48L2F1dGhvcj48YXV0aG9yPkJvbm5lZm9uZCwgQS48
L2F1dGhvcj48YXV0aG9yPkJyYWdnLCBKLjwvYXV0aG9yPjxhdXRob3I+Q2FkYnksIEcuPC9hdXRo
b3I+PGF1dGhvcj5DaGl0dGFuaSwgTS48L2F1dGhvcj48YXV0aG9yPkNvZ2dlc2hhbGwsIFMuPC9h
dXRob3I+PGF1dGhvcj5Db3JyZSwgVC48L2F1dGhvcj48YXV0aG9yPkRpcmVrLCBOLjwvYXV0aG9y
PjxhdXRob3I+RXJpa3Nzb24sIEouPC9hdXRob3I+PGF1dGhvcj5GaXNjaGVyLCBLLjwvYXV0aG9y
PjxhdXRob3I+R29yc2tpLCBNLjwvYXV0aG9yPjxhdXRob3I+TmVlcmdhYXJkIEhhcmRlciwgTS48
L2F1dGhvcj48YXV0aG9yPkhvcmlrb3NoaSwgTS48L2F1dGhvcj48YXV0aG9yPkh1YW5nLCBULjwv
YXV0aG9yPjxhdXRob3I+SHVmZm1hbiwgSi4gRS48L2F1dGhvcj48YXV0aG9yPkphY2tzb24sIEEu
IFUuPC9hdXRob3I+PGF1dGhvcj5KdXN0ZXNlbiwgSi4gTS48L2F1dGhvcj48YXV0aG9yPkthbm9u
aSwgUy48L2F1dGhvcj48YXV0aG9yPktpbm51bmVuLCBMLjwvYXV0aG9yPjxhdXRob3I+S2xlYmVy
LCBNLiBFLjwvYXV0aG9yPjxhdXRob3I+S29tdWxhaW5lbiwgUC48L2F1dGhvcj48YXV0aG9yPkt1
bWFyaSwgTS48L2F1dGhvcj48YXV0aG9yPkxpbSwgVS48L2F1dGhvcj48YXV0aG9yPkx1YW4sIEou
PC9hdXRob3I+PGF1dGhvcj5MeXl0aWthaW5lbiwgTC4gUC48L2F1dGhvcj48YXV0aG9yPk1hbmdp
bm8sIE0uPC9hdXRob3I+PGF1dGhvcj5NYW5pY2hhaWt1bCwgQS48L2F1dGhvcj48YXV0aG9yPk1h
cnRlbiwgSi48L2F1dGhvcj48YXV0aG9yPk1pZGRlbGJlcmcsIFIuIFAuIFMuPC9hdXRob3I+PGF1
dGhvcj5NdWxsZXItTnVyYXN5aWQsIE0uPC9hdXRob3I+PGF1dGhvcj5OYXZhcnJvLCBQLjwvYXV0
aG9yPjxhdXRob3I+UGVydXNzZSwgTC48L2F1dGhvcj48YXV0aG9yPlBlcnZqYWtvdmEsIE4uPC9h
dXRob3I+PGF1dGhvcj5TYXJ0aSwgQy48L2F1dGhvcj48YXV0aG9yPlNtaXRoLCBBLiBWLjwvYXV0
aG9yPjxhdXRob3I+U21pdGgsIEouIEEuPC9hdXRob3I+PGF1dGhvcj5TdGFuY2Frb3ZhLCBBLjwv
YXV0aG9yPjxhdXRob3I+U3RyYXdicmlkZ2UsIFIuIEouPC9hdXRob3I+PGF1dGhvcj5TdHJpbmdo
YW0sIEguIE0uPC9hdXRob3I+PGF1dGhvcj5TdW5nLCBZLiBKLjwvYXV0aG9yPjxhdXRob3I+VGFu
YWthLCBULjwvYXV0aG9yPjxhdXRob3I+VGV1bWVyLCBBLjwvYXV0aG9yPjxhdXRob3I+VHJvbXBl
dCwgUy48L2F1dGhvcj48YXV0aG9yPnZhbiBkZXIgTGFhbiwgUy4gVy48L2F1dGhvcj48YXV0aG9y
PnZhbiBkZXIgTW9zdCwgUC4gSi48L2F1dGhvcj48YXV0aG9yPlZhbiBWbGlldC1Pc3RhcHRjaG91
aywgSi4gVi48L2F1dGhvcj48YXV0aG9yPlZlZGFudGFtLCBTLiBMLjwvYXV0aG9yPjxhdXRob3I+
VmVyd2VpaiwgTi48L2F1dGhvcj48YXV0aG9yPlZpbmssIEouIE0uPC9hdXRob3I+PGF1dGhvcj5W
aXRhcnQsIFYuPC9hdXRob3I+PGF1dGhvcj5XdSwgWS48L2F1dGhvcj48YXV0aG9yPlllbmdvLCBM
LjwvYXV0aG9yPjxhdXRob3I+WmhhbmcsIFcuPC9hdXRob3I+PGF1dGhvcj5IdWEgWmhhbywgSi48
L2F1dGhvcj48YXV0aG9yPlppbW1lcm1hbm4sIE0uIEUuPC9hdXRob3I+PGF1dGhvcj5adWJhaXIs
IE4uPC9hdXRob3I+PGF1dGhvcj5BYmVjYXNpcywgRy4gUi48L2F1dGhvcj48YXV0aG9yPkFkYWly
LCBMLiBTLjwvYXV0aG9yPjxhdXRob3I+QWZhcSwgUy48L2F1dGhvcj48YXV0aG9yPkFmemFsLCBV
LjwvYXV0aG9yPjxhdXRob3I+QmFra2VyLCBTLiBKLiBMLjwvYXV0aG9yPjxhdXRob3I+QmFydHos
IFQuIE0uPC9hdXRob3I+PGF1dGhvcj5CZWlsYnksIEouPC9hdXRob3I+PGF1dGhvcj5CZXJnbWFu
LCBSLiBOLjwvYXV0aG9yPjxhdXRob3I+QmVyZ21hbm4sIFMuPC9hdXRob3I+PGF1dGhvcj5CaWZm
YXIsIFIuPC9hdXRob3I+PGF1dGhvcj5CbGFuZ2VybywgSi48L2F1dGhvcj48YXV0aG9yPkJvZXJ3
aW5rbGUsIEUuPC9hdXRob3I+PGF1dGhvcj5Cb25ueWNhc3RsZSwgTC4gTC48L2F1dGhvcj48YXV0
aG9yPkJvdHRpbmdlciwgRS48L2F1dGhvcj48YXV0aG9yPkJyYWdhLCBELjwvYXV0aG9yPjxhdXRo
b3I+QnVja2xleSwgQi4gTS48L2F1dGhvcj48YXV0aG9yPkJ1eXNrZSwgUy48L2F1dGhvcj48YXV0
aG9yPkNhbXBiZWxsLCBILjwvYXV0aG9yPjxhdXRob3I+Q2hhbWJlcnMsIEouIEMuPC9hdXRob3I+
PGF1dGhvcj5Db2xsaW5zLCBGLiBTLjwvYXV0aG9yPjxhdXRob3I+Q3VycmFuLCBKLiBFLjwvYXV0
aG9yPjxhdXRob3I+ZGUgQm9yc3QsIEcuIEouPC9hdXRob3I+PGF1dGhvcj5kZSBDcmFlbiwgQS4g
Si4gTS48L2F1dGhvcj48YXV0aG9yPmRlIEdldXMsIEUuIEouIEMuPC9hdXRob3I+PGF1dGhvcj5E
ZWRvdXNzaXMsIEcuPC9hdXRob3I+PGF1dGhvcj5EZWxnYWRvLCBHLiBFLjwvYXV0aG9yPjxhdXRo
b3I+ZGVuIFJ1aWp0ZXIsIEguIE0uPC9hdXRob3I+PGF1dGhvcj5FaXJpa3Nkb3R0aXIsIEcuPC9h
dXRob3I+PGF1dGhvcj5Fcmlrc3NvbiwgQS4gTC48L2F1dGhvcj48YXV0aG9yPkVza28sIFQuPC9h
dXRob3I+PGF1dGhvcj5GYXVsLCBKLiBELjwvYXV0aG9yPjxhdXRob3I+Rm9yZCwgSS48L2F1dGhv
cj48YXV0aG9yPkZvcnJlc3RlciwgVC48L2F1dGhvcj48YXV0aG9yPkdlcnRvdywgSy48L2F1dGhv
cj48YXV0aG9yPkdpZ2FudGUsIEIuPC9hdXRob3I+PGF1dGhvcj5HbG9yaW9zbywgTi48L2F1dGhv
cj48YXV0aG9yPkdvbmcsIEouPC9hdXRob3I+PGF1dGhvcj5HcmFsbGVydCwgSC48L2F1dGhvcj48
YXV0aG9yPkdyYW1tZXIsIFQuIEIuPC9hdXRob3I+PGF1dGhvcj5HcmFydXAsIE4uPC9hdXRob3I+
PGF1dGhvcj5IYWl0amVtYSwgUy48L2F1dGhvcj48YXV0aG9yPkhhbGxtYW5zLCBHLjwvYXV0aG9y
PjxhdXRob3I+SGFtc3RlbiwgQS48L2F1dGhvcj48YXV0aG9yPkhhbnNlbiwgVC48L2F1dGhvcj48
YXV0aG9yPkhhcnJpcywgVC4gQi48L2F1dGhvcj48YXV0aG9yPkhhcnRtYW4sIEMuIEEuPC9hdXRo
b3I+PGF1dGhvcj5IYXNzaW5lbiwgTS48L2F1dGhvcj48YXV0aG9yPkhhc3RpZSwgTi4gRC48L2F1
dGhvcj48YXV0aG9yPkhlYXRoLCBBLiBDLjwvYXV0aG9yPjxhdXRob3I+SGVybmFuZGV6LCBELjwv
YXV0aG9yPjxhdXRob3I+SGluZG9yZmYsIEwuPC9hdXRob3I+PGF1dGhvcj5Ib2NraW5nLCBMLiBK
LjwvYXV0aG9yPjxhdXRob3I+SG9sbGVuc3RlZCwgTS48L2F1dGhvcj48YXV0aG9yPkhvbG1lbiwg
Ty4gTC48L2F1dGhvcj48YXV0aG9yPkhvbXV0aCwgRy48L2F1dGhvcj48YXV0aG9yPkphbiBIb3R0
ZW5nYSwgSi48L2F1dGhvcj48YXV0aG9yPkh1YW5nLCBKLjwvYXV0aG9yPjxhdXRob3I+SHVuZywg
Si48L2F1dGhvcj48YXV0aG9yPkh1dHJpLUthaG9uZW4sIE4uPC9hdXRob3I+PGF1dGhvcj5Jbmdl
bHNzb24sIEUuPC9hdXRob3I+PGF1dGhvcj5KYW1lcywgQS4gTC48L2F1dGhvcj48YXV0aG9yPkph
bnNzb24sIEouIE8uPC9hdXRob3I+PGF1dGhvcj5KYXJ2ZWxpbiwgTS4gUi48L2F1dGhvcj48YXV0
aG9yPkpodW4sIE0uIEEuPC9hdXRob3I+PGF1dGhvcj5Kb3JnZW5zZW4sIE0uIEUuPC9hdXRob3I+
PGF1dGhvcj5KdW9uYWxhLCBNLjwvYXV0aG9yPjxhdXRob3I+S2Fob25lbiwgTS48L2F1dGhvcj48
YXV0aG9yPkthcmxzc29uLCBNLjwvYXV0aG9yPjxhdXRob3I+S29pc3RpbmVuLCBILiBBLjwvYXV0
aG9yPjxhdXRob3I+S29sY2ljLCBJLjwvYXV0aG9yPjxhdXRob3I+S29sb3ZvdSwgRy48L2F1dGhv
cj48YXV0aG9yPktvb3BlcmJlcmcsIEMuPC9hdXRob3I+PGF1dGhvcj5LcmFtZXIsIEIuIEsuPC9h
dXRob3I+PGF1dGhvcj5LdXVzaXN0bywgSi48L2F1dGhvcj48YXV0aG9yPkt2YWxveSwgSy48L2F1
dGhvcj48YXV0aG9yPkxha2thLCBULiBBLjwvYXV0aG9yPjxhdXRob3I+TGFuZ2VuYmVyZywgQy48
L2F1dGhvcj48YXV0aG9yPkxhdW5lciwgTC4gSi48L2F1dGhvcj48YXV0aG9yPkxlYW5kZXIsIEsu
PC9hdXRob3I+PGF1dGhvcj5MZWUsIE4uIFIuPC9hdXRob3I+PGF1dGhvcj5MaW5kLCBMLjwvYXV0
aG9yPjxhdXRob3I+TGluZGdyZW4sIEMuIE0uPC9hdXRob3I+PGF1dGhvcj5MaW5uZWJlcmcsIEEu
PC9hdXRob3I+PGF1dGhvcj5Mb2JiZW5zLCBTLjwvYXV0aG9yPjxhdXRob3I+TG9oLCBNLjwvYXV0
aG9yPjxhdXRob3I+TG9yZW50em9uLCBNLjwvYXV0aG9yPjxhdXRob3I+THViZW4sIFIuPC9hdXRo
b3I+PGF1dGhvcj5MdWJrZSwgRy48L2F1dGhvcj48YXV0aG9yPkx1ZG9scGgtRG9uaXNsYXdza2ks
IEEuPC9hdXRob3I+PGF1dGhvcj5MdXBvbGksIFMuPC9hdXRob3I+PGF1dGhvcj5NYWRkZW4sIFAu
IEEuIEYuPC9hdXRob3I+PGF1dGhvcj5NYW5uaWtrbywgUi48L2F1dGhvcj48YXV0aG9yPk1hcnF1
ZXMtVmlkYWwsIFAuPC9hdXRob3I+PGF1dGhvcj5NYXJ0aW4sIE4uIEcuPC9hdXRob3I+PGF1dGhv
cj5NY0tlbnppZSwgQy4gQS48L2F1dGhvcj48YXV0aG9yPk1jS25pZ2h0LCBCLjwvYXV0aG9yPjxh
dXRob3I+TWVsbHN0cm9tLCBELjwvYXV0aG9yPjxhdXRob3I+TWVubmksIEMuPC9hdXRob3I+PGF1
dGhvcj5Nb250Z29tZXJ5LCBHLiBXLjwvYXV0aG9yPjxhdXRob3I+TXVzaywgQS4gQi48L2F1dGhv
cj48YXV0aG9yPk5hcmlzdSwgTi48L2F1dGhvcj48YXV0aG9yPk5hdWNrLCBNLjwvYXV0aG9yPjxh
dXRob3I+Tm9sdGUsIEkuIE0uPC9hdXRob3I+PGF1dGhvcj5PbGRlaGlua2VsLCBBLiBKLjwvYXV0
aG9yPjxhdXRob3I+T2xkZW4sIE0uPC9hdXRob3I+PGF1dGhvcj5PbmcsIEsuIEsuPC9hdXRob3I+
PGF1dGhvcj5QYWRtYW5hYmhhbiwgUy48L2F1dGhvcj48YXV0aG9yPlBleXNlciwgUC4gQS48L2F1
dGhvcj48YXV0aG9yPlBpc2luZ2VyLCBDLjwvYXV0aG9yPjxhdXRob3I+UG9ydGVvdXMsIEQuIEou
PC9hdXRob3I+PGF1dGhvcj5SYWl0YWthcmksIE8uIFQuPC9hdXRob3I+PGF1dGhvcj5SYW5raW5l
biwgVC48L2F1dGhvcj48YXV0aG9yPlJhbywgRC4gQy48L2F1dGhvcj48YXV0aG9yPlJhc211c3Nl
bi1Ub3J2aWssIEwuIEouPC9hdXRob3I+PGF1dGhvcj5SYXdhbCwgUi48L2F1dGhvcj48YXV0aG9y
PlJpY2UsIFQuPC9hdXRob3I+PGF1dGhvcj5SaWRrZXIsIFAuIE0uPC9hdXRob3I+PGF1dGhvcj5S
b3NlLCBMLiBNLjwvYXV0aG9yPjxhdXRob3I+QmllbiwgUy4gQS48L2F1dGhvcj48YXV0aG9yPlJ1
ZGFuLCBJLjwvYXV0aG9yPjxhdXRob3I+U2FubmEsIFMuPC9hdXRob3I+PGF1dGhvcj5TYXJ6eW5z
a2ksIE0uIEEuPC9hdXRob3I+PGF1dGhvcj5TYXR0YXIsIE4uPC9hdXRob3I+PGF1dGhvcj5TYXZv
bmVuLCBLLjwvYXV0aG9yPjxhdXRob3I+U2NobGVzc2luZ2VyLCBELjwvYXV0aG9yPjxhdXRob3I+
U2Nob2x0ZW5zLCBTLjwvYXV0aG9yPjxhdXRob3I+U2NodXJtYW5uLCBDLjwvYXV0aG9yPjxhdXRo
b3I+U2NvdHQsIFIuIEEuPC9hdXRob3I+PGF1dGhvcj5TZW5uYmxhZCwgQi48L2F1dGhvcj48YXV0
aG9yPlNpZW1lbGluaywgTS4gQS48L2F1dGhvcj48YXV0aG9yPlNpbGJlcm5hZ2VsLCBHLjwvYXV0
aG9yPjxhdXRob3I+U2xhZ2Jvb20sIFAuIEUuPC9hdXRob3I+PGF1dGhvcj5TbmllZGVyLCBILjwv
YXV0aG9yPjxhdXRob3I+U3RhZXNzZW4sIEouIEEuPC9hdXRob3I+PGF1dGhvcj5TdG90dCwgRC4g
Si48L2F1dGhvcj48YXV0aG9yPlN3ZXJ0eiwgTS4gQS48L2F1dGhvcj48YXV0aG9yPlN3aWZ0LCBB
LiBKLjwvYXV0aG9yPjxhdXRob3I+VGF5bG9yLCBLLiBELjwvYXV0aG9yPjxhdXRob3I+VGF5bywg
Qi4gTy48L2F1dGhvcj48YXV0aG9yPlRob3JhbmQsIEIuPC9hdXRob3I+PGF1dGhvcj5UaHVpbGxp
ZXIsIEQuPC9hdXRob3I+PGF1dGhvcj5UdW9taWxlaHRvLCBKLjwvYXV0aG9yPjxhdXRob3I+VWl0
dGVybGluZGVuLCBBLiBHLjwvYXV0aG9yPjxhdXRob3I+VmFuZGVucHV0LCBMLjwvYXV0aG9yPjxh
dXRob3I+Vm9obCwgTS4gQy48L2F1dGhvcj48YXV0aG9yPlZvbHprZSwgSC48L2F1dGhvcj48YXV0
aG9yPlZvbmssIEouIE0uPC9hdXRob3I+PGF1dGhvcj5XYWViZXIsIEcuPC9hdXRob3I+PGF1dGhv
cj5XYWxkZW5iZXJnZXIsIE0uPC9hdXRob3I+PGF1dGhvcj5XZXN0ZW5kb3JwLCBSLiBHLiBKLjwv
YXV0aG9yPjxhdXRob3I+V2lsZCwgUy48L2F1dGhvcj48YXV0aG9yPldpbGxlbXNlbiwgRy48L2F1
dGhvcj48YXV0aG9yPldvbGZmZW5idXR0ZWwsIEIuIEguIFIuPC9hdXRob3I+PGF1dGhvcj5Xb25n
LCBBLjwvYXV0aG9yPjxhdXRob3I+V3JpZ2h0LCBBLiBGLjwvYXV0aG9yPjxhdXRob3I+Wmhhbywg
Vy48L2F1dGhvcj48YXV0aG9yPlppbGxpa2VucywgTS4gQy48L2F1dGhvcj48YXV0aG9yPkJhbGRh
c3NhcnJlLCBELjwvYXV0aG9yPjxhdXRob3I+QmFsa2F1LCBCLjwvYXV0aG9yPjxhdXRob3I+QmFu
ZGluZWxsaSwgUy48L2F1dGhvcj48YXV0aG9yPkJvZ2VyLCBDLiBBLjwvYXV0aG9yPjxhdXRob3I+
Qm9vbXNtYSwgRC4gSS48L2F1dGhvcj48YXV0aG9yPkJvdWNoYXJkLCBDLjwvYXV0aG9yPjxhdXRo
b3I+QnJ1aW5lbmJlcmcsIE0uPC9hdXRob3I+PGF1dGhvcj5DaGFzbWFuLCBELiBJLjwvYXV0aG9y
PjxhdXRob3I+Q2hlbiwgWS4gRC48L2F1dGhvcj48YXV0aG9yPkNoaW5lcywgUC4gUy48L2F1dGhv
cj48YXV0aG9yPkNvb3BlciwgUi4gUy48L2F1dGhvcj48YXV0aG9yPkN1Y2NhLCBGLjwvYXV0aG9y
PjxhdXRob3I+Q3VzaSwgRC48L2F1dGhvcj48YXV0aG9yPkZhaXJlLCBVLjwvYXV0aG9yPjxhdXRo
b3I+RmVycnVjY2ksIEwuPC9hdXRob3I+PGF1dGhvcj5GcmFua3MsIFAuIFcuPC9hdXRob3I+PGF1
dGhvcj5Gcm9ndWVsLCBQLjwvYXV0aG9yPjxhdXRob3I+R29yZG9uLUxhcnNlbiwgUC48L2F1dGhv
cj48YXV0aG9yPkdyYWJlLCBILiBKLjwvYXV0aG9yPjxhdXRob3I+R3VkbmFzb24sIFYuPC9hdXRo
b3I+PGF1dGhvcj5IYWltYW4sIEMuIEEuPC9hdXRob3I+PGF1dGhvcj5IYXl3YXJkLCBDLjwvYXV0
aG9yPjxhdXRob3I+SHZlZW0sIEsuPC9hdXRob3I+PGF1dGhvcj5Kb2huc29uLCBBLiBELjwvYXV0
aG9yPjxhdXRob3I+V291dGVyIEp1a2VtYSwgSi48L2F1dGhvcj48YXV0aG9yPkthcmRpYSwgUy4g
TC4gUi48L2F1dGhvcj48YXV0aG9yPktpdmltYWtpLCBNLjwvYXV0aG9yPjxhdXRob3I+S29vbmVy
LCBKLiBTLjwvYXV0aG9yPjxhdXRob3I+S3VoLCBELjwvYXV0aG9yPjxhdXRob3I+TGFha3NvLCBN
LjwvYXV0aG9yPjxhdXRob3I+TGVodGltYWtpLCBULjwvYXV0aG9yPjxhdXRob3I+TWFyY2hhbmQs
IEwuIEwuPC9hdXRob3I+PGF1dGhvcj5NYXJ6LCBXLjwvYXV0aG9yPjxhdXRob3I+TWNDYXJ0aHks
IE0uIEkuPC9hdXRob3I+PGF1dGhvcj5NZXRzcGFsdSwgQS48L2F1dGhvcj48YXV0aG9yPk1vcnJp
cywgQS4gUC48L2F1dGhvcj48YXV0aG9yPk9obHNzb24sIEMuPC9hdXRob3I+PGF1dGhvcj5QYWxt
ZXIsIEwuIEouPC9hdXRob3I+PGF1dGhvcj5QYXN0ZXJrYW1wLCBHLjwvYXV0aG9yPjxhdXRob3I+
UGVkZXJzZW4sIE8uPC9hdXRob3I+PGF1dGhvcj5QZXRlcnMsIEEuPC9hdXRob3I+PGF1dGhvcj5Q
ZXRlcnMsIFUuPC9hdXRob3I+PGF1dGhvcj5Qb2xhc2VrLCBPLjwvYXV0aG9yPjxhdXRob3I+UHNh
dHksIEIuIE0uPC9hdXRob3I+PGF1dGhvcj5RaSwgTC48L2F1dGhvcj48YXV0aG9yPlJhdXJhbWFh
LCBSLjwvYXV0aG9yPjxhdXRob3I+U21pdGgsIEIuIEguPC9hdXRob3I+PGF1dGhvcj5Tb3JlbnNl
biwgVC4gSS4gQS48L2F1dGhvcj48YXV0aG9yPlN0cmF1Y2gsIEsuPC9hdXRob3I+PGF1dGhvcj5U
aWVtZWllciwgSC48L2F1dGhvcj48YXV0aG9yPlRyZW1vbGksIEUuPC9hdXRob3I+PGF1dGhvcj52
YW4gZGVyIEhhcnN0LCBQLjwvYXV0aG9yPjxhdXRob3I+VmVzdGVyZ2FhcmQsIEguPC9hdXRob3I+
PGF1dGhvcj5Wb2xsZW53ZWlkZXIsIFAuPC9hdXRob3I+PGF1dGhvcj5XYXJlaGFtLCBOLiBKLjwv
YXV0aG9yPjxhdXRob3I+V2VpciwgRC4gUi48L2F1dGhvcj48YXV0aG9yPldoaXRmaWVsZCwgSi4g
Qi48L2F1dGhvcj48YXV0aG9yPldpbHNvbiwgSi4gRi48L2F1dGhvcj48YXV0aG9yPlR5cnJlbGws
IEouPC9hdXRob3I+PGF1dGhvcj5GcmF5bGluZywgVC4gTS48L2F1dGhvcj48YXV0aG9yPkJhcnJv
c28sIEkuPC9hdXRob3I+PGF1dGhvcj5Cb2VobmtlLCBNLjwvYXV0aG9yPjxhdXRob3I+RGVsb3Vr
YXMsIFAuPC9hdXRob3I+PGF1dGhvcj5Gb3gsIEMuIFMuPC9hdXRob3I+PGF1dGhvcj5IaXJzY2ho
b3JuLCBKLiBOLjwvYXV0aG9yPjxhdXRob3I+SHVudGVyLCBELiBKLjwvYXV0aG9yPjxhdXRob3I+
U3BlY3RvciwgVC4gRC48L2F1dGhvcj48YXV0aG9yPlN0cmFjaGFuLCBELiBQLjwvYXV0aG9yPjxh
dXRob3I+dmFuIER1aWpuLCBDLiBNLjwvYXV0aG9yPjxhdXRob3I+SGVpZCwgSS4gTS48L2F1dGhv
cj48YXV0aG9yPk1vaGxrZSwgSy4gTC48L2F1dGhvcj48YXV0aG9yPk1hcmNoaW5pLCBKLjwvYXV0
aG9yPjxhdXRob3I+TG9vcywgUi4gSi4gRi48L2F1dGhvcj48YXV0aG9yPktpbHBlbGFpbmVuLCBU
LiBPLjwvYXV0aG9yPjxhdXRob3I+TGl1LCBDLiBULjwvYXV0aG9yPjxhdXRob3I+Qm9yZWNraSwg
SS4gQi48L2F1dGhvcj48YXV0aG9yPk5vcnRoLCBLLiBFLjwvYXV0aG9yPjxhdXRob3I+Q3VwcGxl
cywgTC4gQS48L2F1dGhvcj48L2F1dGhvcnM+PC9jb250cmlidXRvcnM+PGF1dGgtYWRkcmVzcz5E
ZXBhcnRtZW50IG9mIEVwaWRlbWlvbG9neSwgVW5pdmVyc2l0eSBvZiBOb3J0aCBDYXJvbGluYSwg
Q2hhcGVsIEhpbGwsIE5vcnRoIENhcm9saW5hIDI3NTk5LCBVU0EuJiN4RDtEZXBhcnRtZW50IG9m
IEdlbmV0aWMgRXBpZGVtaW9sb2d5LCBJbnN0aXR1dGUgb2YgRXBpZGVtaW9sb2d5IGFuZCBQcmV2
ZW50aXZlIE1lZGljaW5lLCBVbml2ZXJzaXR5IG9mIFJlZ2Vuc2J1cmcsIEQtOTMwNTMgUmVnZW5z
YnVyZywgR2VybWFueS4mI3hEO0RpdmlzaW9uIG9mIFN0YXRpc3RpY2FsIEdlbm9taWNzLCBEZXBh
cnRtZW50IG9mIEdlbmV0aWNzLCBXYXNoaW5ndG9uIFVuaXZlcnNpdHkgU2Nob29sIG9mIE1lZGlj
aW5lOyBTdC4gTG91aXMsIE1pc3NvdXJpLCA2MzEwOCBVU0EuJiN4RDtEZXBhcnRtZW50IG9mIEJp
b3N0YXRpc3RpY3MsIEJvc3RvbiBVbml2ZXJzaXR5IFNjaG9vbCBvZiBQdWJsaWMgSGVhbHRoLCBC
b3N0b24sIE1hc3NhY2h1c2V0dHMgMDIxMTgsIFVTQS4mI3hEO1BvcHVsYXRpb24gSGVhbHRoIFJl
c2VhcmNoIEluc3RpdHV0ZSwgU3QuIEdlb3JnZSZhcG9zO3MsIFVuaXZlcnNpdHkgb2YgTG9uZG9u
LCBMb25kb24sIFNXMTcgMFJFLCBVSy4mI3hEO1RyYW5zTWVkIFN5c3RlbXMsIEluYy4sIEN1cGVy
dGlubywgQ2FsaWZvcm5pYSA5NTAxNCwgVVNBLiYjeEQ7RGVwYXJ0bWVudCBvZiBCaW9zdGF0aXN0
aWNzLCBKb2hucyBIb3BraW5zIEJsb29tYmVyZyBTY2hvb2wgb2YgUHVibGljIEhlYWx0aCwgQmFs
dGltb3JlIE1hcnlsYW5kLCBVU0EuJiN4RDtUaGUgTm92byBOb3JkaXNrIEZvdW5kYXRpb24gQ2Vu
dGVyIGZvciBCYXNpYyBNZXRhYm9saWMgUmVzZWFyY2gsIFNlY3Rpb24gb2YgTWV0YWJvbGljIEdl
bmV0aWNzLCBGYWN1bHR5IG9mIEhlYWx0aCBhbmQgTWVkaWNhbCBTY2llbmNlcywgVW5pdmVyc2l0
eSBvZiBDb3BlbmhhZ2VuLCBDb3BlbmhhZ2VuLCBEZW5tYXJrLiYjeEQ7U3Rlbm8gRGlhYmV0ZXMg
Q2VudGVyLCBHZW50b2Z0ZSwgRGVubWFyay4mI3hEO05ITEJJIEZyYW1pbmdoYW0gSGVhcnQgU3R1
ZHksIEZyYW1pbmdoYW0sIE1hc3NhY2h1c2V0dHMsIDAxNzAyIFVTQS4mI3hEO0RpdmlzaW9uIG9m
IFByZXZlbnRpdmUgTWVkaWNpbmUsIEJyaWdoYW0gYW5kIFdvbWVuJmFwb3M7cyBIb3NwaXRhbCBh
bmQgSGFydmFyZCBNZWRpY2FsIFNjaG9vbCwgQm9zdG9uLCBNYXNzYWNodXNldHRzIFVTQS4mI3hE
O0RlcGFydG1lbnQgb2YgTmV1cm9sb2d5LCBCb3N0b24gVW5pdmVyc2l0eSBTY2hvb2wgb2YgTWVk
aWNpbmUsIEJvc3RvbiwgTWFzc2FjaHVzZXR0cyAwMjExOCwgVVNBLiYjeEQ7UG9wdWxhdGlvbiBT
Y2llbmNlcyBCcmFuY2gsIE5hdGlvbmFsIEhlYXJ0LCBMdW5nLCBhbmQgQmxvb2QgSW5zdGl0dXRl
LCBOYXRpb25hbCBJbnN0aXR1dGVzIG9mIEhlYWx0aCwgVGhlIEZyYW1pbmdoYW0gSGVhcnQgU3R1
ZHksIEZyYW1pbmdoYW0sIE1hc3NhY2h1c2V0dHMsIFVTQS4mI3hEO0luc3RpdHV0ZSBvZiBTb2Np
YWwgYW5kIFByZXZlbnRpdmUgTWVkaWNpbmUgKElVTVNQKSwgQ2VudHJlIEhvc3BpdGFsaWVyIFVu
aXZlcnNpdGFpcmUgVmF1ZG9pcyAoQ0hVViksIExhdXNhbm5lLCBTd2l0emVybGFuZC4mI3hEO0Rl
cGFydG1lbnQgb2YgQ29tcHV0YXRpb25hbCBCaW9sb2d5LCBVbml2ZXJzaXR5IG9mIExhdXNhbm5l
LCBMYXVzYW5uZSwgU3dpdHplcmxhbmQuJiN4RDtTd2lzcyBpbnN0aXRpdHV0ZSBvZiBCaW9pbmZv
cm1hdGljcy4mI3hEO1dlbGxjb21lIFRydXN0IENlbnRyZSBmb3IgSHVtYW4gR2VuZXRpY3MsIFVu
aXZlcnNpdHkgb2YgT3hmb3JkLCBPeGZvcmQgT1gzIDdCTiwgVUsuJiN4RDtEZXBhcnRtZW50IG9m
IEJpb2JhbmsgUmVzZWFyY2gsIFVtZWEgVW5pdmVyc2l0eSwgVW1lYSwgU3dlZGVuLiYjeEQ7RGVw
YXJ0bWVudCBvZiBDbGluaWNhbCBTY2llbmNlcywgR2VuZXRpYyBhbmQgTW9sZWN1bGFyIEVwaWRl
bWlvbG9neSBVbml0LCBMdW5kIFVuaXZlcnNpdHksIFNFLTIwNSAwMiBNYWxtbywgU3dlZGVuLiYj
eEQ7RGVwYXJ0bWVudCBvZiBFcGlkZW1pb2xvZ3kgYW5kIFBvcHVsYXRpb24gSGVhbHRoLCBBbGJl
cnQgRWluc3RlaW4gQ29sbGVnZSBvZiBNZWRpY2luZSwgQnJvbngsIE5ldyBZb3JrLCBVU0EuJiN4
RDtEZXBhcnRtZW50IG9mIE51dHJpdGlvbiwgSGFydmFyZCBULkguIENoYW4gU2Nob29sIG9mIFB1
YmxpYyBIZWFsdGgsIEJvc3RvbiwgTWFzc2FjaHVzZXR0cyAwMjExNSwgVVNBLiYjeEQ7VGhlIENo
YXJsZXMgQnJvbmZtYW4gSW5zdGl0dXRlIGZvciBQZXJzb25hbGl6ZWQgTWVkaWNpbmUsIEljYWhu
IFNjaG9vbCBvZiBNZWRpY2luZSBhdCBNb3VudCBTaW5haSwgTmV3IFlvcmssIFVTQS4mI3hEO1Ro
ZSBHZW5ldGljcyBvZiBPYmVzaXR5IGFuZCBSZWxhdGVkIE1ldGFib2xpYyBUcmFpdHMgUHJvZ3Jh
bSwgSWNhaG4gU2Nob29sIG9mIE1lZGljaW5lIGF0IE1vdW50IFNpbmFpLCBOZXcgWW9yaywgVVNB
LiYjeEQ7R2VuZXRpYyBFcGlkZW1pb2xvZ3kgVW5pdCwgRGVwYXJ0bWVudCBvZiBFcGlkZW1pb2xv
Z3ksIEVyYXNtdXMgVW5pdmVyc2l0eSBNZWRpY2FsIENlbnRlciwgUm90dGVyZGFtIDMwMTVHRSwg
VGhlIE5ldGhlcmxhbmRzLiYjeEQ7RGVwYXJ0bWVudCBvZiBFcGlkZW1pb2xvZ3ksIFNjaG9vbCBv
ZiBQdWJsaWMgSGVhbHRoLCBVbml2ZXJzaXR5IG9mIE1pY2hpZ2FuLCBBbm4gQXJib3IsIE1pY2hp
Z2FuLCBVU0EuJiN4RDtVbml2ZXJzaXR5IG9mIExpbGxlLCBDTlJTLCBJbnN0aXR1dCBQYXN0ZXVy
IG9mIExpbGxlLCBVTVIgODE5OSAtIEVHSUQsIExpbGxlLCBGcmFuY2UuJiN4RDtJbnRlcm5hbCBN
ZWRpY2luZSAtIE5lcGhyb2xvZ3ksIFVuaXZlcnNpdHkgb2YgTWljaGlnYW4sIEFubiBBcmJvciwg
TWljaGlnYW4sIFVTQS4mI3hEO0RlcGFydG1lbnQgb2YgQmlvc3RhdGlzdGljcyBhbmQgQ2VudGVy
IGZvciBTdGF0aXN0aWNhbCBHZW5ldGljcywgVW5pdmVyc2l0eSBvZiBNaWNoaWdhbiwgQW5uIEFy
Ym9yLCBNaWNoaWdhbiA0ODEwOSwgVVNBLiYjeEQ7Q2VudHJlIGZvciBHZW5ldGljIE9yaWdpbnMg
b2YgSGVhbHRoIGFuZCBEaXNlYXNlLCBVbml2ZXJzaXR5IG9mIFdlc3Rlcm4gQXVzdHJhbGlhLCBD
cmF3bGV5LCBBdXN0cmFsaWEuJiN4RDtEZXBhcnRtZW50IG9mIEhlYWx0aCBTY2llbmNlcywgVW5p
dmVyc2l0eSBvZiBNaWxhbixWaWEgQS4gRGkgUnVkaW5pLCA4IDIwMTQyLCBNaWxhbm8sIEl0YWx5
LiYjeEQ7RGVwYXJ0bWVudCBvZiBCaW9zdGF0aXN0aWNzLCBVbml2ZXJzaXR5IG9mIFdhc2hpbmd0
b24sIFNlYXR0bGUsIFdhc2hpbmd0b24gOTgxOTUsIFVTQS4mI3hEO0RlcGFydG1lbnQgb2YgRXBp
ZGVtaW9sb2d5LCBFcmFzbXVzIE1lZGljYWwgQ2VudGVyLCBSb3R0ZXJkYW0sIFRoZSBOZXRoZXJs
YW5kcy4mI3hEO0RlcGFydG1lbnQgb2YgUHN5Y2hpYXRyeSwgRG9rdXogRXlsdWwgVW5pdmVyc2l0
eSwgSXptaXIsIFR1cmtleS4mI3hEO0NlbnRyZSBmb3IgQm9uZSBhbmQgQXJ0aHJpdGlzIFJlc2Vh
cmNoLCBEZXBhcnRtZW50IG9mIEludGVybmFsIE1lZGljaW5lIGFuZCBDbGluaWNhbCBOdXRyaXRp
b24sIEluc3RpdHV0ZSBvZiBNZWRpY2luZSwgU2FobGdyZW5za2EgQWNhZGVteSBhdCB0aGUgVW5p
dmVyc2l0eSBvZiBHb3RoZW5idXJnLCBHb3RoZW5idXJnLCBTd2VkZW4uJiN4RDtFc3RvbmlhbiBH
ZW5vbWUgQ2VudGVyLCBVbml2ZXJzaXR5IG9mIFRhcnR1LCBUYXJ0dSA1MTAxMCwgRXN0b25pYS4m
I3hEO0RlcGFydG1lbnQgb2YgTmVwaHJvbG9neSwgVW5pdmVyc2l0eSBIb3NwaXRhbCBSZWdlbnNi
dXJnLCBSZWdlbnNidXJnLCBHZXJtYW55LiYjeEQ7T3hmb3JkIENlbnRyZSBmb3IgRGlhYmV0ZXMs
IEVuZG9jcmlub2xvZ3kgYW5kIE1ldGFib2xpc20sIFVuaXZlcnNpdHkgb2YgT3hmb3JkLCBDaHVy
Y2hpbGwgSG9zcGl0YWwsIE94Zm9yZCBPWDMgN0xKLCBVSy4mI3hEO0VwaWRlbWlvbG9neSBEb21h
aW4sIFNhdyBTd2VlIEhvY2sgU2Nob29sIG9mIFB1YmxpYyBIZWFsdGgsIE5hdGlvbmFsIFVuaXZl
cnNpdHkgb2YgU2luZ2Fwb3JlLCBTaW5nYXBvcmUgMTE3NTQ5LCBTaW5nYXBvcmUuJiN4RDtNUkMg
SHVtYW4gR2VuZXRpY3MgVW5pdCwgSW5zdGl0dXRlIG9mIEdlbmV0aWNzIGFuZCBNb2xlY3VsYXIg
TWVkaWNpbmUsIFVuaXZlcnNpdHkgb2YgRWRpbmJ1cmdoLCBFZGluYnVyZ2gsIFNjb3RsYW5kLiYj
eEQ7V2lsbGlhbSBIYXJ2ZXkgUmVzZWFyY2ggSW5zdGl0dXRlLCBCYXJ0cyBhbmQgVGhlIExvbmRv
biBTY2hvb2wgb2YgTWVkaWNpbmUgYW5kIERlbnRpc3RyeSwgUXVlZW4gTWFyeSBVbml2ZXJzaXR5
IG9mIExvbmRvbiwgTG9uZG9uLCBVSy4mI3hEO0RlcGFydG1lbnQgb2YgSGVhbHRoLCBOYXRpb25h
bCBJbnN0aXR1dGUgZm9yIEhlYWx0aCBhbmQgV2VsZmFyZSwgSGVsc2lua2ksIEZJLTAwMjcxIEZp
bmxhbmQuJiN4RDtWdGggRGVwYXJ0bWVudCBvZiBNZWRpY2luZSwgTWVkaWNhbCBGYWN1bHR5IE1h
bm5oZWltLCBIZWlkZWxiZXJnIFVuaXZlcnNpdHksIE1hbm5oZWltLCBHZXJtYW55LiYjeEQ7S3Vv
cGlvIFJlc2VhcmNoIEluc3RpdHV0ZSBvZiBFeGVyY2lzZSBNZWRpY2luZSwgS3VvcGlvLCBGaW5s
YW5kLiYjeEQ7SVNFUiwgVW5pdmVyc2l0eSBvZiBFc3NleCwgQ29sY2hlc3RlciBDTzQzU1EsIFVL
LiYjeEQ7RGVwYXJ0bWVudCBvZiBFcGlkZW1pb2xvZ3kgYW5kIFB1YmxpYyBIZWFsdGgsIFVDTCwg
TG9uZG9uLCBXQzFFIDZCVCwgVUsuJiN4RDtFcGlkZW1pb2xvZ3kgUHJvZ3JhbSwgVW5pdmVyc2l0
eSBvZiBIYXdhaWkgQ2FuY2VyIENlbnRlciwgSG9ub2x1bHUsIEhhd2FpaSA5NjgxMywgVVNBLiYj
eEQ7TVJDIEVwaWRlbWlvbG9neSBVbml0LCBVbml2ZXJzaXR5IG9mIENhbWJyaWRnZSBTY2hvb2wg
b2YgQ2xpbmljYWwgTWVkaWNpbmUsIEluc3RpdHV0ZSBvZiBNZXRhYm9saWMgU2NpZW5jZSwgQ2Ft
YnJpZGdlIENCMiAwUVEsIFVLLiYjeEQ7RGVwYXJ0bWVudCBvZiBDbGluaWNhbCBDaGVtaXN0cnks
IEZpbWxhYiBMYWJvcmF0b3JpZXMsIFRhbXBlcmUgMzM1MjAsIEZpbmxhbmQuJiN4RDtEZXBhcnRt
ZW50IG9mIENsaW5pY2FsIENoZW1pc3RyeSwgRmFjdWx0eSBvZiBNZWRpY2luZSBhbmQgTGlmZSBT
Y2llbmNlcywgVW5pdmVyc2l0eSBvZiBUYW1wZXJlLCBUYW1wZXJlIDMzMDE0LCBGaW5sYW5kLiYj
eEQ7RGVwYXJ0bWVudCBvZiBUd2luIFJlc2VhcmNoIGFuZCBHZW5ldGljIEVwaWRlbWlvbG9neSwg
S2luZyZhcG9zO3MgQ29sbGVnZSBMb25kb24sIExvbmRvbiwgVUsuJiN4RDtOSUhSIEJpb21lZGlj
YWwgUmVzZWFyY2ggQ2VudHJlIGF0IEd1eSZhcG9zO3MgYW5kIFN0LiBUaG9tYXMmYXBvczsgRm91
bmRhdGlvbiBUcnVzdCwgTG9uZG9uLCBVSy4mI3hEO0NlbnRlciBmb3IgUHVibGljIEhlYWx0aCBH
ZW5vbWljcyBhbmQgQmlvc3RhdGlzdGljcyBTZWN0aW9uLCBEZXBhcnRtZW50IG9mIFB1YmxpYyBI
ZWFsdGggU2NpZW5jZXMsIFVuaXZlcnNpdHkgb2YgVmlyZ2luaWEsIENoYXJsb3R0ZXN2aWxsZSwg
VmlyZ2luaWEgMjI5MDMsIFVTQS4mI3hEO0dlbmV0aWMgRXBpZGVtaW9sb2d5LCBRSU1SIEJlcmdo
b2ZlciBNZWRpY2FsIFJlc2VhcmNoIEluc3RpdHV0ZSwgQnJpc2JhbmUsIEF1c3RyYWxpYS4mI3hE
O0luc3RpdHV0ZSBvZiBHZW5ldGljIEVwaWRlbWlvbG9neSwgSGVsbWhvbHR6IFplbnRydW0gTXVu
Y2hlbiAtIEdlcm1hbiBSZXNlYXJjaCBDZW50ZXIgZm9yIEVudmlyb25tZW50YWwgSGVhbHRoLCBE
LTg1NzY0IE5ldWhlcmJlcmcsIEdlcm1hbnkuJiN4RDtEZXBhcnRtZW50IG9mIE1lZGljaW5lIEks
IFVuaXZlcnNpdHkgSG9zcGl0YWwgR3Jvc3NoYWRlcm4sIEx1ZHdpZy1NYXhpbWlsaWFucy1Vbml2
ZXJzaXRhdCwgRC04MTM3NyBNdW5pY2gsIEdlcm1hbnkuJiN4RDtEWkhLIChHZXJtYW4gQ2VudHJl
IGZvciBDYXJkaW92YXNjdWxhciBSZXNlYXJjaCksIHBhcnRuZXIgc2l0ZSBNdW5pY2ggSGVhcnQg
QWxsaWFuY2UsIE11bmljaCwgR2VybWFueS4mI3hEO0RlcGFydG1lbnQgb2YgS2luZXNpb2xvZ3ks
IEZhY3VsdHkgb2YgTWVkaWNpbmUsIFVuaXZlcnNpdGUgTGF2YWwsIFF1ZWJlYywgQ2FuYWRhLiYj
eEQ7SW5zdGl0dXRlIG9mIE51dHJpdGlvbiBhbmQgRnVuY3Rpb25hbCBGb29kcywgVW5pdmVyc2l0
ZSBMYXZhbCwgUXVlYmVjLCBDYW5hZGEuJiN4RDtEZXBhcnRtZW50IG9mIEJpb3RlY2hub2xvZ3ks
IEluc3RpdHV0ZSBvZiBNb2xlY3VsYXIgYW5kIENlbGwgQmlvbG9neSwgVW5pdmVyc2l0eSBvZiBU
YXJ0dSwgVGFydHUgNTEwMTAsIEVzdG9uaWEuJiN4RDtEZXBhcnRtZW50IG9mIFNvY2lhbCBhbmQg
SGVhbHRoIENhcmUsIENpdHkgb2YgSGVsc2lua2ksIEhlbHNpbmtpLCBGaW5sYW5kLiYjeEQ7SWNl
bGFuZGljIEhlYXJ0IEFzc29jaWF0aW9uLCBLb3Bhdm9ndXIsIEljZWxhbmQuJiN4RDtGYWN1bHR5
IG9mIE1lZGljaW5lLCBVbml2ZXJzaXR5IG9mIEljZWxhbmQsIFJleWtqYXZpaywgSWNlbGFuZC4m
I3hEO0RlcGFydG1lbnQgb2YgTWVkaWNpbmUsIEluc3RpdHV0ZSBvZiBDbGluaWNhbCBNZWRpY2lu
ZSwgVW5pdmVyc2l0eSBvZiBFYXN0ZXJuIEZpbmxhbmQsIDcwMjEwIEt1b3BpbywgRmlubGFuZC4m
I3hEO0NhcmRpb3Zhc2N1bGFyIE1lZGljaW5lIFVuaXQsIERlcGFydG1lbnQgb2YgTWVkaWNpbmUg
U29sbmEsIEthcm9saW5za2EgSW5zdGl0dXRldCwgU3RvY2tob2xtLCBTd2VkZW4uJiN4RDtDZW50
ZXIgZm9yIE1vbGVjdWxhciBNZWRpY2luZSwgS2Fyb2xpbnNrYSBVbml2ZXJzaXR5IEhvc3BpdGFs
IFNvbG5hLCBTdG9ja2hvbG0sIFN3ZWRlbi4mI3hEO0RpdmlzaW9uIG9mIEJpb3N0YXRpc3RpY3Ms
IFdhc2hpbmd0b24gVW5pdmVyc2l0eSBTY2hvb2wgb2YgTWVkaWNpbmUsIFN0IExvdWlzLCBNaXNz
b3VyaSwgVVNBLiYjeEQ7VHJhbnNsYXRpb25hbCBHZXJvbnRvbG9neSBCcmFuY2gsIE5hdGlvbmFs
IEluc3RpdHV0ZSBvbiBBZ2luZywgQmFsdGltb3JlIE1hcnlsYW5kLCBVU0EuJiN4RDtJbnN0aXR1
dGUgZm9yIENvbW11bml0eSBNZWRpY2luZSwgVW5pdmVyc2l0eSBNZWRpY2luZSBHcmVpZnN3YWxk
LCBHZXJtYW55LiYjeEQ7RGVwYXJ0bWVudCBvZiBDYXJkaW9sb2d5LCBMZWlkZW4gVW5pdmVyc2l0
eSBNZWRpY2FsIENlbnRlciwgVGhlIE5ldGhlcmxhbmRzLiYjeEQ7RGVwYXJ0bWVudCBvZiBHZXJv
bnRvbG9neSBhbmQgR2VyaWF0cmljcywgTGVpZGVuIFVuaXZlcnNpdHkgTWVkaWNhbCBDZW50ZXIs
IFRoZSBOZXRoZXJsYW5kcy4mI3hEO0xhYm9yYXRvcnkgb2YgRXhwZXJpbWVudGFsIENhcmRpb2xv
Z3ksIERlcGFydG1lbnQgb2YgQ2FyZGlvbG9neSwgRGl2aXNpb24gSGVhcnQgJmFtcDtMdW5ncywg
VU1DIFV0cmVjaHQsIFRoZSBOZXRoZXJsYW5kcy4mI3hEO0RlcGFydG1lbnQgb2YgRXBpZGVtaW9s
b2d5LCBVbml2ZXJzaXR5IG9mIEdyb25pbmdlbiwgVW5pdmVyc2l0eSBNZWRpY2FsIENlbnRlciBH
cm9uaW5nZW4sIFRoZSBOZXRoZXJsYW5kcy4mI3hEO0RlcGFydG1lbnQgb2YgRW5kb2NyaW5vbG9n
eSwgVW5pdmVyc2l0eSBvZiBHcm9uaW5nZW4sIFVuaXZlcnNpdHkgTWVkaWNhbCBDZW50ZXIgR3Jv
bmluZ2VuLCBUaGUgTmV0aGVybGFuZHMuJiN4RDtEaXZpc2lvbnMgb2YgRW5kb2NyaW5vbG9neSBh
bmQgR2VuZXRpY3MgYW5kIENlbnRlciBmb3IgQmFzaWMgYW5kIFRyYW5zbGF0aW9uYWwgT2Jlc2l0
eSBSZXNlYXJjaCwgQm9zdG9uIENoaWxkcmVuJmFwb3M7cyBIb3NwaXRhbCwgQm9zdG9uIE1hc3Nh
Y2h1c2V0dHMgMDIxMTUsIFVTQS4mI3hEO0Jyb2FkIEluc3RpdHV0ZSBvZiBIYXJ2YXJkIGFuZCBN
SVQsIENhbWJyaWRnZSwgTWFzc2FjaHVzZXR0cyAwMjE0MiwgVVNBLiYjeEQ7RGVwYXJ0bWVudCBv
ZiBDYXJkaW9sb2d5LCBVbml2ZXJzaXR5IE1lZGljYWwgQ2VudGVyIEdyb25pbmdlbiwgVW5pdmVy
c2l0eSBvZiBHcm9uaW5nZW4sIFRoZSBOZXRoZXJsYW5kcy4mI3hEO0RlcGFydG1lbnQgb2YgQmlv
bG9naWNhbCBQc3ljaG9sb2d5LCBWcmlqZSBVbml2ZXJzaXRlaXQsIEFtc3RlcmRhbSwgVGhlIE5l
dGhlcmxhbmRzLiYjeEQ7QmVoYXZpb3VyYWwgU2NpZW5jZSBJbnN0aXR1dGUsIFJhZGJvdWQgVW5p
dmVyc2l0eSwgTmlqbWVnZW4sIFRoZSBOZXRoZXJsYW5kcy4mI3hEO0RlcGFydG1lbnQgb2YgR2Vu
ZXRpY3MsIFVuaXZlcnNpdHkgb2YgTm9ydGggQ2Fyb2xpbmEsIENoYXBlbCBIaWxsLCBOb3J0aCBD
YXJvbGluYSAyNzU5OSwgVVNBLiYjeEQ7RGVwdCBFcGlkZW1pb2xvZ3kgYW5kIEJpb3N0YXRpc3Rp
Y3MsIFNjaG9vbCBvZiBQdWJsaWMgSGVhbHRoLCBJbXBlcmljYWwgQ29sbGVnZSBMb25kb24sIFVL
LiYjeEQ7Q2FyZGlvbG9neSwgRWFsaW5nIEhvc3BpdGFsIE5IUyBUcnVzdCwgTWlkZGxlc2V4LCBV
Sy4mI3hEO0RpdmlzaW9uIG9mIFB1YmxpYyBIZWFsdGggU2NpZW5jZXMsIEZyZWQgSHV0Y2hpbnNv
biBDYW5jZXIgUmVzZWFyY2ggQ2VudGVyLCBTZWF0dGxlIFdhc2hpbmd0b24gVVNBLiYjeEQ7RGVw
YXJ0bWVudCBvZiBOdXRyaXRpb24sIEdpbGxpbmdzIFNjaG9vbCBvZiBHbG9iYWwgUHVibGljIEhl
YWx0aCwgVW5pdmVyc2l0eSBvZiBOb3J0aCBDYXJvbGluYSBhdCBDaGFwZWwgSGlsbCwgQ2hhcGVs
IEhpbGwsIE5vcnRoIENhcm9saW5hIDI3NTk5LCBVU0EuJiN4RDtEZXBhcnRtZW50IG9mIE1lZGlj
aW5lLCBVbml2ZXJzaXR5IE1lZGljYWwgQ2VudGVyIEdyb25pbmdlbiwgVW5pdmVyc2l0eSBvZiBH
cm9uaW5nZW4sIEdyb25pbmdlbiwgVGhlIE5ldGhlcmxhbmRzLiYjeEQ7Q2FyZGlvdmFzY3VsYXIg
SGVhbHRoIFJlc2VhcmNoIFVuaXQsIERlcGFydG1lbnQgb2YgTWVkaWNpbmUsIFVuaXZlcnNpdHkg
b2YgV2FzaGluZ3RvbiwgU2VhdHRsZSwgV2FzaGluZ3RvbiA5ODEwMSwgVVNBLiYjeEQ7QnVzc2Vs
dG9uIFBvcHVsYXRpb24gTWVkaWNhbCBSZXNlYXJjaCBJbnN0aXR1dGUsIE5lZGxhbmRzLCBXZXN0
ZXJuIEF1c3RyYWxpYSA2MDA5LCBBdXN0cmFsaWEuJiN4RDtQYXRoV2VzdCBMYWJvcmF0b3J5IE1l
ZGljaW5lIG9mIFdBLCBTaXIgQ2hhcmxlcyBHYWlyZG5lciBIb3NwaXRhbCwgTmVkbGFuZHMsIFdl
c3Rlcm4gQXVzdHJhbGlhIDYwMDksIEF1c3RyYWxpYS4mI3hEO1NjaG9vbCBvZiBQYXRob2xvZ3kg
YW5kIExhYm9yYXR5IE1lZGljaW5lLCBUaGUgVW5pdmVyc2l0eSBvZiBXZXN0ZXJuIEF1c3RyYWxp
YSwgMzUgU3RpcmxpbmcgSHd5LCBDcmF3bGV5LCBXZXN0ZXJuIEF1c3RyYWxpYSA2MDA5LCBBdXN0
cmFsaWEuJiN4RDtEaWFiZXRlcyBhbmQgT2Jlc2l0eSBSZXNlYXJjaCBJbnN0aXR1dGUsIENlZGFy
cy1TaW5haSBNZWRpY2FsIENlbnRlciwgTG9zIEFuZ2VsZXMsIENhbGlmb3JuaWEsIFVTQS4mI3hE
O0NsaW5pYyBmb3IgUHJvc3RoZXRpYyBEZW50aXN0cnksIEdlcm9zdG9tYXRvbG9neSBhbmQgTWF0
ZXJpYWwgU2NpZW5jZSwgVW5pdmVyc2l0eSBNZWRpY2luZSBHcmVpZnN3YWxkLCBHZXJtYW55LiYj
eEQ7U291dGggVGV4YXMgRGlhYmV0ZXMgYW5kIE9iZXNpdHkgSW5zdGl0dXRlLCBVbml2ZXJzaXR5
IG9mIFRleGFzIFJpbyBHcmFuZGUgVmFsbGV5LCBCcm93bnN2aWxsZSwgVGV4YXMsIFVTQS4mI3hE
O0h1bWFuIEdlbmV0aWNzIENlbnRlciwgVGhlIFVuaXZlcnNpdHkgb2YgVGV4YXMgSGVhbHRoIFNj
aWVuY2UgQ2VudGVyLCBQTyBCb3ggMjAxODYsIEhvdXN0b24sIFRleGFzIDc3MjI1LCBVU0EuJiN4
RDtNZWRpY2FsIEdlbm9taWNzIGFuZCBNZXRhYm9saWMgR2VuZXRpY3MgQnJhbmNoLCBOYXRpb25h
bCBIdW1hbiBHZW5vbWUgUmVzZWFyY2ggSW5zdGl0dXRlLCBOSUgsIEJldGhlc2RhLCBNYXJ5bGFu
ZCAyMDg5MiwgVVNBLiYjeEQ7RGVwYXJ0bWVudCBvZiBQaGFybWFjb2xvZ3kgYW5kIFN5c3RlbXMg
VGhlcmFwZXV0aWNzLCBJY2FobiBTY2hvb2wgb2YgTWVkaWNpbmUgYXQgTW91bnQgU2luYWksIE5l
dyBZb3JrLCBVU0EuJiN4RDtEZXBhcnRtZW50IG9mIFBoYXJtYWNvbG9neSBhbmQgVGhlcmFwZXV0
aWNzLCBVbml2ZXJzaXR5IENvbGxlZ2UgQ29yaywgSXJlbGFuZC4mI3hEO0RlcGFydG1lbnQgb2Yg
R2VuZXRpY3MsIFJ1dGdlcnMgVW5pdmVyc2l0eSwgUGlzY2F0YXdheSwgTmV3IEplcnNleSAwODg1
NCwgVVNBLiYjeEQ7RGVwYXJ0bWVudCBvZiBTdGF0aXN0aWNzIGFuZCBCaW9zdGF0aXN0aWNzLCBS
dXRnZXJzIFVuaXZlcnNpdHksIFBpc2NhdGF3YXksIE5ldyBKZXJzZXkgMDg4NTQsIFVTQS4mI3hE
O1VzaGVyIEluc3RpdHV0ZSBmb3IgUG9wdWxhdGlvbiBIZWFsdGggU2NpZW5jZXMgYW5kIEluZm9y
bWF0aWNzLCBUaGUgVW5pdmVyc2l0eSBvZiBFZGluYnVyZ2gsIFNjb3RsYW5kLCBVSy4mI3hEO0lt
cGVyaWFsIENvbGxlZ2UgSGVhbHRoY2FyZSBOSFMgVHJ1c3QsIExvbmRvbiwgVUsuJiN4RDtEZXBh
cnRtZW50IG9mIFZhc2N1bGFyIFN1cmdlcnksIERpdmlzaW9uIG9mIFN1cmdpY2FsIFNwZWNpYWx0
aWVzLCBVTUMgVXRyZWNodCwgVGhlIE5ldGhlcmxhbmRzLiYjeEQ7RU1HTysgSW5zdGl0dXRlIFZy
aWplIFVuaXZlcnNpdGVpdCAmYW1wO1ZyaWplIFVuaXZlcnNpdGVpdCBNZWRpY2FsIENlbnRlci4m
I3hEO0RlcGFydG1lbnQgb2YgTnV0cml0aW9uIGFuZCBEaWV0ZXRpY3MsIFNjaG9vbCBvZiBIZWFs
dGggU2NpZW5jZSBhbmQgRWR1Y2F0aW9uLCBIYXJva29waW8gVW5pdmVyc2l0eSwgQXRoZW5zLCBH
cmVlY2UuJiN4RDtTdXJ2ZXkgUmVzZWFyY2ggQ2VudGVyLCBJbnN0aXR1dGUgZm9yIFNvY2lhbCBS
ZXNlYXJjaCwgVW5pdmVyc2l0eSBvZiBNaWNoaWdhbiwgQW5uIEFyYm9yLCBNaWNoaWdhbiwgVVNB
LiYjeEQ7Um9iZXJ0c29uIENlbnRyZSBmb3IgQmlvc3RhdGlzdGljcywgVW5pdmVyc2l0eSBvZiBH
bGFzZ293LCBVSy4mI3hEO1Ryb3BpY2FsIE1ldGFib2xpc20gUmVzZWFyY2ggVW5pdCwgVHJvcGlj
YWwgTWVkaWNpbmUgUmVzZWFyY2ggSW5zdGl0dXRlLCBVbml2ZXJzaXR5IG9mIHRoZSBXZXN0IElu
ZGllcywgTW9uYSwgSk1BQVcxNSBKYW1haWNhLiYjeEQ7VW5pdCBvZiBDYXJkaW92YXNjdWxhciBF
cGlkZW1pb2xvZ3ksIEluc3RpdHV0ZSBvZiBFbnZpcm9ubWVudGFsIE1lZGljaW5lLCBLYXJvbGlu
c2thIEluc3RpdHV0ZXQsIFN0b2NraG9sbSwgU3dlZGVuLiYjeEQ7SHlwZXJ0ZW5zaW9uIGFuZCBS
ZWxhdGVkIERpc2Vhc2UgQ2VudHJlLCBBT1UtVW5pdmVyc2l0eSBvZiBTYXNzYXJpLiYjeEQ7UmVz
ZWFyY2ggVW5pdCBvZiBNb2xlY3VsYXIgRXBpZGVtaW9sb2d5LCBIZWxtaG9sdHogWmVudHJ1bSBN
dW5jaGVuLCBHZXJtYW4gUmVzZWFyY2ggQ2VudGVyIGZvciBFbnZpcm9ubWVudGFsIEhlYWx0aCwg
RC04NTc2NCBOZXVoZXJiZXJnLCBHZXJtYW55LiYjeEQ7SW5zdGl0dXRlIG9mIEVwaWRlbWlvbG9n
eSBJSSwgSGVsbWhvbHR6IFplbnRydW0gTXVuY2hlbiAtIEdlcm1hbiBSZXNlYXJjaCBDZW50ZXIg
Zm9yIEVudmlyb25tZW50YWwgSGVhbHRoLCBELTg1NzY0IE5ldWhlcmJlcmcsIEdlcm1hbnkuJiN4
RDtHZXJtYW4gQ2VudGVyIGZvciBEaWFiZXRlcyBSZXNlYXJjaCwgRC04NTc2NCBOZXVoZXJiZXJn
LCBHZXJtYW55LiYjeEQ7RGVwYXJ0bWVudCBvZiBQdWJsaWMgSGVhbHRoIGFuZCBDbGluaWNhbCBN
ZWRpY2luZSwgU2VjdGlvbiBmb3IgTnV0cml0aW9uYWwgUmVzZWFyY2gsIFVtZWEgVW5pdmVyc2l0
eSwgVW1lYSwgU3dlZGVuLiYjeEQ7TGFib3JhdG9yeSBvZiBFcGlkZW1pb2xvZ3ksIERlbW9ncmFw
aHksIGFuZCBCaW9tZXRyeSwgTmF0aW9uYWwgSW5zdGl0dXRlIG9uIEFnaW5nLCBOYXRpb25hbCBJ
bnN0aXR1dGVzIG9mIEhlYWx0aCwgQmV0aGVzZGEsIE1hcnlsYW5kLCBVU0EuJiN4RDtJbnRlcmRp
c2NpcGxpbmFyeSBDZW50ZXIgUHN5Y2hvcGF0aG9sb2d5IGFuZCBFbW90aW9uIFJlZ3VsYXRpb24g
KElDUEUpLCBVbml2ZXJzaXR5IG9mIEdyb25pbmdlbiwgVW5pdmVyc2l0eSBNZWRpY2FsIENlbnRy
ZSBHcm9uaW5nZW4sIEdyb25pbmdlbiwgVGhlIE5ldGhlcmxhbmRzLiYjeEQ7RGVwYXJ0bWVudCBv
ZiBQc3ljaGlhdHJ5LCBXYXNoaW5ndG9uIFVuaXZlcnNpdHkgU2Nob29sIG9mIE1lZGljaW5lLCBT
dC4gTG91aXMsIE1pc3NvdXJpLCBVU0EuJiN4RDtMYWJvcmF0b3J5IG9mIE5ldXJvZ2VuZXRpY3Ms
IE5hdGlvbmFsIEluc3RpdHV0ZSBvbiBBZ2luZywgQmV0aGVzZGEsIE1hcnlsYW5kLCBVU0EuJiN4
RDtEaXZpc2lvbiBvZiBHZW5vbWljIE1lZGljaW5lLCBOYXRpb25hbCBIdW1hbiBHZW5vbWUgUmVz
ZWFyY2ggSW5zdGl0dXRlLCBOYXRpb25hbCBJbnN0aXR1dGVzIG9mIEhlYWx0aCwgQmV0aGVzZGEs
IE1hcnlsYW5kIDIwODkyLCBVU0EuJiN4RDtJbnN0aXR1dGUgb2YgTWVkaWNhbCBTY2llbmNlcywg
VW5pdmVyc2l0eSBvZiBBYmVyZGVlbiwgRm9yZXN0ZXJoaWxsLCBBYmVyZGVlbiBBQjI1IDJaRCwg
VUsuJiN4RDtHZW5lcmF0aW9uIFNjb3RsYW5kLCBDZW50cmUgZm9yIEdlbm9taWMgYW5kIEV4cGVy
aW1lbnRhbCBNZWRpY2luZSwgVW5pdmVyc2l0eSBvZiBFZGluYnVyZ2gsIEVkaW5idXJnaCwgU2Nv
dGxhbmQuJiN4RDtTdC4gT2xhdiBIb3NwaXRhbCwgVHJvbmRoZWltIFVuaXZlcnNpdHkgSG9zcGl0
YWwsIFRyb25kaGVpbSwgTm9yd2F5LiYjeEQ7SW50ZXJmYWN1bHR5IEluc3RpdHV0ZSBmb3IgR2Vu
ZXRpY3MgYW5kIEZ1bmN0aW9uYWwgR2Vub21pY3MsIFVuaXZlcnNpdHkgTWVkaWNpbmUgR3JlaWZz
d2FsZCwgR2VybWFueS4mI3hEO0RlcGFydG1lbnQgb2YgSHVtYW4gR2VuZXRpY3MsIFdlbGxjb21l
IFRydXN0IFNhbmdlciBJbnN0aXR1dGUsIEhpbnh0b24sIENhbWJyaWRnZSwgVUsuJiN4RDtTY2hv
b2wgb2YgTWVkaWNpbmUgYW5kIFBoYXJtYWNvbG9neSwgVGhlIFVuaXZlcnNpdHkgb2YgV2VzdGVy
biBBdXN0cmFsaWEsIDI1IFN0aXJsaW5nIEh3eSwgQ3Jhd2xleSwgV2VzdGVybiBBdXN0cmFsaWEg
NjAwOSwgQXVzdHJhbGlhLiYjeEQ7RGVwYXJ0bWVudCBvZiBDYXJkaW92YXNjdWxhciBNZWRpY2lu
ZSwgU2lyIENoYXJsZXMgR2FpcmRuZXIgSG9zcGl0YWwsIE5lZGxhbmRzLCBXZXN0ZXJuIEF1c3Ry
YWxpYSA2MDA5LCBBdXN0cmFsaWEuJiN4RDtEZXBhcnRtZW50IG9mIFBlZGlhdHJpY3MsIFRhbXBl
cmUgVW5pdmVyc2l0eSBIb3NwaXRhbCwgVGFtcGVyZSAzMzUyMSwgRmlubGFuZC4mI3hEO0RlcGFy
dG1lbnQgb2YgUGVkaWF0cmljcywgRmFjdWx0eSBvZiBNZWRpY2luZSBhbmQgTGlmZSBTY2llbmNl
cywgVW5pdmVyc2l0eSBvZiBUYW1wZXJlLCBUYW1wZXJlIDMzMDE0LCBGaW5sYW5kLiYjeEQ7RGVw
YXJ0bWVudCBvZiBNZWRpY2FsIFNjaWVuY2VzLCBNb2xlY3VsYXIgRXBpZGVtaW9sb2d5LCBVcHBz
YWxhIFVuaXZlcnNpdHksIFVwcHNhbGEsIDc1MSA4NSwgU3dlZGVuLiYjeEQ7RGVwYXJ0bWVudCBv
ZiBNZWRpY2luZSwgRGl2aXNpb24gb2YgQ2FyZGlvdmFzY3VsYXIgTWVkaWNpbmUsIFN0YW5mb3Jk
IFVuaXZlcnNpdHkgU2Nob29sIG9mIE1lZGljaW5lLCBTdGFuZm9yZCwgQ2FsaWZvcm5pYSA5NDMw
NSwgVVNBLiYjeEQ7U2NpZW5jZSBmb3IgTGlmZSBMYWJvcmF0b3J5LCBVcHBzYWxhIFVuaXZlcnNp
dHksIFVwcHNhbGEsIDc1MCA4NSwgU3dlZGVuLiYjeEQ7RGVwYXJ0bWVudCBvZiBQdWxtb25hcnkg
UGh5c2lvbG9neSBhbmQgU2xlZXAgTWVkaWNpbmUsIFNpciBDaGFybGVzIEdhaXJkbmVyIEhvc3Bp
dGFsLCBOZWRsYW5kcywgV2VzdGVybiBBdXN0cmFsaWEgNjAwOSwgQXVzdHJhbGlhLiYjeEQ7RGVw
YXJ0bWVudCBvZiBQaHlzaW9sb2d5LCBJbnN0aXR1dGUgb2YgTmV1cm9zY2llbmNlIGFuZCBQaHlz
aW9sb2d5LCB0aGUgU2FobGdyZW5za2EgQWNhZGVteSBhdCB0aGUgVW5pdmVyc2l0eSBvZiBHb3Ro
ZW5idXJnLCBHb3RoZW5idXJnLCBTd2VkZW4uJiN4RDtEZXBhcnRtZW50IG9mIEVwaWRlbWlvbG9n
eSBhbmQgQmlvc3RhdGlzdGljcywgTVJDLVBIRSBDZW50cmUgZm9yIEVudmlyb25tZW50ICZhbXA7
SGVhbHRoLCBTY2hvb2wgb2YgUHVibGljIEhlYWx0aCwgSW1wZXJpYWwgQ29sbGVnZSBMb25kb24s
IFVLLiYjeEQ7Q2VudGVyIGZvciBMaWZlIENvdXJzZSBFcGlkZW1pb2xvZ3ksIEZhY3VsdHkgb2Yg
TWVkaWNpbmUsIFVuaXZlcnNpdHkgb2YgT3VsdVAuTy5Cb3ggNTAwMCwgRkktOTAwMTQsIEZpbmxh
bmQuJiN4RDtCaW9jZW50ZXIgT3VsdSwgVW5pdmVyc2l0eSBvZiBPdWx1LCBGaW5sYW5kLiYjeEQ7
VW5pdCBvZiBQcmltYXJ5IENhcmUsIE91bHUgVW5pdmVyc2l0eSBIb3NwaXRhbCwgS2FqYWFuaW50
aWUgNTAsIFAuTy5Cb3ggMjAsIEZJLTkwMjIwLCA5MDAyOSBPdWx1LCBGaW5sYW5kLiYjeEQ7RGVw
YXJ0bWVudCBvZiBNZWRpY2luZSwgVW5pdmVyc2l0eSBvZiBUdXJrdSwgVHVya3UgMjA1MjAgRmlu
bGFuZC4mI3hEO0RpdmlzaW9uIG9mIE1lZGljaW5lLCBUdXJrdSBVbml2ZXJzaXR5IEhvc3BpdGFs
LCBUdXJrdSAyMDUyMSwgRmlubGFuZC4mI3hEO0RlcGFydG1lbnQgb2YgQ2xpbmljYWwgUGh5c2lv
bG9neSwgVGFtcGVyZSBVbml2ZXJzaXR5IEhvc3BpdGFsLCBUYW1wZXJlIDMzNTIxLCBGaW5sYW5k
LiYjeEQ7RGVwYXJ0bWVudCBvZiBDbGluaWNhbCBQaHlzaW9sb2d5LCBGYWN1bHR5IG9mIE1lZGlj
aW5lIGFuZCBMaWZlIFNjaWVuY2VzLCBVbml2ZXJzaXR5IG9mIFRhbXBlcmUsIFRhbXBlcmUgMzMw
MTQsIEZpbmxhbmQuJiN4RDtDbGluaWNhbCBhbmQgTW9sZWN1bGFyIE9zdGVvcG9yb3NpcyBSZXNl
YXJjaCBVbml0LCBEZXBhcnRtZW50IG9mIE9ydGhvcGVkaWNzIGFuZCBDbGluaWNhbCBTY2llbmNl
cywgU2thbmUgVW5pdmVyc2l0eSBIb3NwaXRhbCwgTHVuZCBVbml2ZXJzaXR5LCBNYWxtbywgU3dl
ZGVuLiYjeEQ7RGVwYXJ0bWVudCBvZiBNZWRpY2luZSBhbmQgQWJkb21pbmFsIENlbnRlcjogRW5k
b2NyaW5vbG9neSwgVW5pdmVyc2l0eSBvZiBIZWxzaW5raSBhbmQgSGVsc2lua2kgVW5pdmVyc2l0
eSBDZW50cmFsIEhvc3BpdGFsLCBIZWxzaW5raSwgRkktMDAwMjkgRmlubGFuZC4mI3hEO01pbmVy
dmEgRm91bmRhdGlvbiBJbnN0aXR1dGUgZm9yIE1lZGljYWwgUmVzZWFyY2gsIEJpb21lZGljdW0g
MlUsIEhlbHNpbmtpLCBGSS0wMDI5MCBGaW5sYW5kLiYjeEQ7RGVwYXJ0bWVudCBvZiBQdWJsaWMg
SGVhbHRoLCBGYWN1bHR5IG9mIE1lZGljaW5lLCBVbml2ZXJzaXR5IG9mIFNwbGl0LCBDcm9hdGlh
LiYjeEQ7RGVwYXJ0bWVudCBvZiBDYXJkaW9sb2d5LCBPbmFzc2lzIENhcmRpYWMgU3VyZ2VyeSBD
ZW50ZXIsIEF0aGVucywgR3JlZWNlLiYjeEQ7RGVwYXJ0bWVudCBvZiBNZWRpY2luZSwgVW5pdmVy
c2l0eSBvZiBFYXN0ZXJuIEZpbmxhbmQgYW5kIEt1b3BpbyBVbml2ZXJzaXR5IEhvc3BpdGFsLCA3
MDIxMCBLdW9waW8sIEZpbmxhbmQuJiN4RDtIVU5UIFJlc2VhcmNoIENlbnRyZSwgRGVwYXJ0bWVu
dCBvZiBQdWJsaWMgSGVhbHRoIGFuZCBOdXJzaW5nLCBOb3J3ZWdpYW4gVW5pdmVyc2l0eSBvZiBT
Y2llbmNlIGFuZCBUZWNobm9sb2d5LCA3NjAwIExldmFuZ2VyLCBOb3J3YXkuJiN4RDtJbnN0aXR1
dGUgb2YgQmlvbWVkaWNpbmUvUGh5c2lvbG9neSwgVW5pdmVyc2l0eSBvZiBFYXN0ZXJuIEZpbmxh
bmQsIEt1b3BpbyBDYW1wdXMsIEZpbmxhbmQuJiN4RDtVU0MtT2ZmaWNlIG9mIFBvcHVsYXRpb24g
U3R1ZGllcyBGb3VuZGF0aW9uLCBJbmMuLCBVbml2ZXJzaXR5IG9mIFNhbiBDYXJsb3MsIENlYnUg
Q2l0eSA2MDAwLCBQaGlsaXBwaW5lcy4mI3hEO0RlcGFydG1lbnQgb2YgQW50aHJvcG9sb2d5LCBT
b2Npb2xvZ3kgYW5kIEhpc3RvcnksIFVuaXZlcnNpdHkgb2YgU2FuIENhcmxvcywgQ2VidSBDaXR5
IDYwMDAsIFBoaWxpcHBpbmVzLiYjeEQ7RGVwYXJ0bWVudCBvZiBNZWRpY2FsIFNjaWVuY2VzLCBD
YXJkaW92YXNjdWxhciBFcGlkZW1pb2xvZ3ksIFVwcHNhbGEgVW5pdmVyc2l0eSwgVXBwc2FsYSA3
NTEgODUsIFN3ZWRlbi4mI3hEO0xpIEthIFNoaW5nIENlbnRyZSBmb3IgSGVhbHRoIEluZm9ybWF0
aW9uIGFuZCBEaXNjb3ZlcnksIFRoZSBCaWcgRGF0YSBJbnN0aXR1dGUsIFVuaXZlcnNpdHkgb2Yg
T3hmb3JkLCBPeGZvcmQgT1gzIDdCTiwgVUsuJiN4RDtSZXNlYXJjaCBDZW50cmUgZm9yIFByZXZl
bnRpb24gYW5kIEhlYWx0aCwgdGhlIENhcGl0YWwgUmVnaW9uIG9mIERlbm1hcmssIENvcGVuaGFn
ZW4sIERlbm1hcmsuJiN4RDtEZXBhcnRtZW50IG9mIENsaW5pY2FsIEV4cGVyaW1lbnRhbCBSZXNl
YXJjaCwgUmlnc2hvc3BpdGFsZXQsIEdsb3N0cnVwLCBEZW5tYXJrLiYjeEQ7RGVwYXJ0bWVudCBv
ZiBDbGluaWNhbCBNZWRpY2luZSwgRmFjdWx0eSBvZiBIZWFsdGggYW5kIE1lZGljYWwgU2NpZW5j
ZXMsIFVuaXZlcnNpdHkgb2YgQ29wZW5oYWdlbiwgQ29wZW5oYWdlbiwgRGVubWFyay4mI3hEO1Ry
YW5zbGF0aW9uYWwgTGFib3JhdG9yeSBpbiBHZW5ldGljIE1lZGljaW5lIChUTEdNKSwgQWdlbmN5
IGZvciBTY2llbmNlLCBUZWNobm9sb2d5IGFuZCBSZXNlYXJjaCAoQSpTVEFSKSwgOEEgQmlvbWVk
aWNhbCBHcm92ZSwgSW1tdW5vcywgTGV2ZWwgNSwgU2luZ2Fwb3JlIDEzODY0OCwgU2luZ2Fwb3Jl
LiYjeEQ7RGVwYXJ0bWVudCBvZiBQdWJsaWMgSGVhbHRoIGFuZCBQcmltYXJ5IENhcmUsIFVuaXZl
cnNpdHkgb2YgQ2FtYnJpZGdlLCBDYW1icmlkZ2UsIFVLLiYjeEQ7RGVwYXJ0bWVudCBvZiBQc3lj
aG9sb2d5LCBVbml2ZXJzaXR5IG9mIE5vdHJlIERhbWUsIE5vdHJlIERhbWUsIFVTQS4mI3hEO0lu
c3RpdHV0ZSBvZiBNZWRpY2FsIEluZm9ybWF0aWNzLCBCaW9tZXRyeSBhbmQgRXBpZGVtaW9sb2d5
LCBDaGFpciBvZiBHZW5ldGljIEVwaWRlbWlvbG9neSwgTHVkd2lnLU1heGltaWxpYW5zLVVuaXZl
cnNpdGF0LCBELTgxMzc3IE11bmljaCwgR2VybWFueS4mI3hEO0RlcGFydG1lbnQgb2YgTWVkaWNp
bmUsIEludGVybmFsIE1lZGljaW5lLCBMYXVzYW5uZSB1bml2ZXJzaXR5IGhvc3BpdGFsIChDSFVW
KSwgTGF1c2FubmUsIFN3aXR6ZXJsYW5kLiYjeEQ7UHJvZ3JhbSBpbiBCaW9zdGF0aXN0aWNzIGFu
ZCBCaW9tYXRoZW1hdGljcywgRnJlZCBIdXRjaGluc29uIENhbmNlciBSZXNlYXJjaCBDZW50ZXIs
IFNlYXR0bGUsIFdhc2hpbmd0b24gOTgxMDksIFVTQS4mI3hEO01vbGVjdWxhciBFcGlkZW1pb2xv
Z3ksIFFJTVIgQmVyZ2hvZmVyIE1lZGljYWwgUmVzZWFyY2ggSW5zdGl0dXRlLCBCcmlzYmFuZSwg
UXVlZW5zbGFuZCwgQXVzdHJhbGlhLiYjeEQ7U2Nob29sIG9mIFBvcHVsYXRpb24gSGVhbHRoLCBU
aGUgVW5pdmVyc2l0eSBvZiBXZXN0ZXJuIEF1c3RyYWxpYSwgMzUgU3RpcmxpbmcgSHd5LCBDcmF3
bGV5LCBXZXN0ZXJuIEF1c3RyYWxpYSA2MDA5LCBBdXN0cmFsaWEuJiN4RDtEZXBhcnRtZW50IG9m
IFJlc3BpcmF0b3J5IE1lZGljaW5lLCBTaXIgQ2hhcmxlcyBHYWlyZG5lciBIb3NwaXRhbCwgTmVk
bGFuZHMsIFdlc3Rlcm4gQXVzdHJhbGlhIDYwMDksIEF1c3RyYWxpYS4mI3hEO0luc3RpdHV0ZSBv
ZiBDbGluaWNhbCBDaGVtaXN0cnkgYW5kIExhYm9yYXRvcnkgTWVkaWNpbmUsIFVuaXZlcnNpdHkg
TWVkaWNpbmUgR3JlaWZzd2FsZCwgR2VybWFueS4mI3hEO0luc3RpdHV0ZSBvZiBDYXJkaW92YXNj
dWxhciBhbmQgTWVkaWNhbCBTY2llbmNlcywgQkhGIEdsYXNnb3cgQ2FyZGlvdmFzY3VsYXIgUmVz
ZWFyY2ggQ2VudHJlLCBVbml2ZXJzaXR5IG9mIEdsYXNnb3csIFNjb3RsYW5kLiYjeEQ7UmVzZWFy
Y2ggQ2VudGVyIGZvciBQcmV2ZW50aW9uIGFuZCBIZWFsdGgsIEdsb3N0cnVwIEhvc3BpdGFsLCBH
bG9zdHJ1cCBEZW5tYXJrLiYjeEQ7RGVwYXJ0bWVudCBvZiBQdWJsaWMgSGVhbHRoLCBGYWN1bHR5
IG9mIEhlYWx0aCBTY2llbmNlcywgVW5pdmVyc2l0eSBvZiBDb3BlbmhhZ2VuLCBEZW5tYXJrLiYj
eEQ7Q2VudHJlIGZvciBHZW5vbWljIGFuZCBFeHBlcmltZW50YWwgTWVkaWNpbmUsIEluc3RpdHV0
ZSBvZiBHZW5ldGljcyBhbmQgTW9sZWN1bGFyIE1lZGljaW5lLCBVbml2ZXJzaXR5IG9mIEVkaW5i
dXJnaC4mI3hEO0RlcGFydG1lbnQgb2YgQ2xpbmljYWwgUGh5c2lvbG9neSBhbmQgTnVjbGVhciBN
ZWRpY2luZSwgVHVya3UgVW5pdmVyc2l0eSBIb3NwaXRhbCwgVHVya3UgMjA1MjEsIEZpbmxhbmQu
JiN4RDtSZXNlYXJjaCBDZW50cmUgb2YgQXBwbGllZCBhbmQgUHJldmVudGl2ZSBDYXJkaW92YXNj
dWxhciBNZWRpY2luZSwgVW5pdmVyc2l0eSBvZiBUdXJrdSwgVHVya3UgMjA1MjAsIEZpbmxhbmQu
JiN4RDtIdW1hbiBHZW5vbWljcyBMYWJvcmF0b3J5LCBQZW5uaW5ndG9uIEJpb21lZGljYWwgUmVz
ZWFyY2ggQ2VudGVyLCBCYXRvbiBSb3VnZSwgTG91aXNpYW5hLCBVU0EuJiN4RDtEZXBhcnRtZW50
IG9mIEdlbmV0aWNzLCBXYXNoaW5ndG9uIFVuaXZlcnNpdHkgU2Nob29sIG9mIE1lZGljaW5lLCBT
dC4gTG91aXMsIE1pc3NvdXJpLCBVU0EuJiN4RDtEZXBhcnRtZW50IG9mIFByZXZlbnRpdmUgTWVk
aWNpbmUsIE5vcnRod2VzdGVybiBVbml2ZXJzaXR5IEZlaW5iZXJnIFNjaG9vbCBvZiBNZWRpY2lu
ZSwgQ2hpY2FnbywgSWxsaW5vaXMsIFVTQS4mI3hEO0RpdmlzaW9uIG9mIENhcmRpb2xvZ3ksIEJy
aWdoYW0gYW5kIFdvbWVuJmFwb3M7cyBIb3NwaXRhbCwgQm9zdG9uLCBNYXNzYWNodXNldHRzLCBV
U0EuJiN4RDtJc3RpdHV0byBkaSBSaWNlcmNhIEdlbmV0aWNhIGUgQmlvbWVkaWNhIChJUkdCKSwg
Q29uc2lnbGlvIE5hemlvbmFsZSBEZWxsZSBSaWNlcmNoZSAoQ05SKSwgQ2l0dGFkZWxsYSBVbml2
ZXJzaXRhcmlhIGRpIE1vbnNlcnJhdG8sIDA5MDQyLCBNb25zZXJyYXRvLCBJdGFseS4mI3hEO0JI
RiBHbGFzZ293IENhcmRpb3Zhc2N1bGFyIFJlc2VhcmNoIENlbnRyZSwgRmFjdWx0eSBvZiBNZWRp
Y2luZSwgR2xhc2dvdywgVUsuJiN4RDtMYWJvcmF0b3J5IG9mIEdlbmV0aWNzLCBOYXRpb25hbCBJ
bnN0aXR1dGUgb24gQWdpbmcsIE5hdGlvbmFsIEluc3RpdHV0ZXMgb2YgSGVhbHRoLCBCYWx0aW1v
cmUsIE1hcnlsYW5kLCBVU0EuJiN4RDtTY2llbmNlIGZvciBMaWZlIExhYm9yYXRvcnksIEthcm9s
aW5za2EgSW5zdGl0dXRldCwgU3RvY2tob2xtLCBTd2VkZW4uJiN4RDtEaXZpc2lvbiBvZiBBbmdp
b2xvZ3ksIERlcGFydG1lbnQgb2YgSW50ZXJuYWwgTWVkaWNpbmUsIE1lZGljYWwgVW5pdmVyc2l0
eSBvZiBHcmF6LCBBdXN0cmlhLiYjeEQ7RGVwYXJ0bWVudCBvZiBNb2xlY3VsYXIgRXBpZGVtaW9s
b2d5LCBMZWlkZW4gVW5pdmVyc2l0eSBNZWRpY2FsIENlbnRlciwgTGVpZGVuLCBUaGUgTmV0aGVy
bGFuZHMuJiN4RDtSZXNlYXJjaCBVbml0IEh5cGVydGVuc2lvbiBhbmQgQ2FyZGlvdmFzY3VsYXIg
RXBpZGVtaW9sb2d5LCBEZXBhcnRtZW50IG9mIENhcmRpb3Zhc2N1bGFyIFNjaWVuY2UgLCBVbml2
ZXJzaXR5IG9mIExldXZlbiwgQ2FtcHVzIFNpbnQgUmFmYWVsLCBLYXB1Y2lqbmVudm9lciAzNSwg
TGV1dmVuOyBCZWxnaXVtLiYjeEQ7UiZhbXA7RCBWaXRhSyBHcm91cCwgTWFhc3RyaWNodCBVbml2
ZXJzaXR5LCBCcmFpbnMgVW5saW1pdGVkIEJ1aWxkaW5nLCBPeGZvcmRsYWFuIDU1LCBNYWFzdHJp
Y2h0LCBUaGUgTmV0aGVybGFuZHMuJiN4RDtJbnN0aXR1dGUgb2YgQ2FyZGlvdmFzY3VsYXIgYW5k
IE1lZGljYWwgU2NpZW5jZXMsIEZhY3VsdHkgb2YgTWVkaWNpbmUsIFVuaXZlcnNpdHkgb2YgR2xh
c2dvdywgVUsuJiN4RDtEZXBhcnRtZW50IG9mIEdlbmV0aWNzLCBVbml2ZXJzaXR5IG9mIEdyb25p
bmdlbiwgVW5pdmVyc2l0eSBNZWRpY2FsIENlbnRlciBHcm9uaW5nZW4sIFRoZSBOZXRoZXJsYW5k
cy4mI3hEO0NlbnRlciBmb3IgVHJhbnNsYXRpb25hbCBHZW5vbWljcyBhbmQgUG9wdWxhdGlvbiBT
Y2llbmNlcywgTG9zIEFuZ2VsZXMgQmlvbWVkaWNhbCBSZXNlYXJjaCBJbnN0aXR1dGUgYXQgSGFy
Ym9yL1VDTEEgTWVkaWNhbCBDZW50ZXIsIFRvcnJhbmNlLCBDYWxpZm9ybmlhLCBVU0EuJiN4RDtE
ZXBhcnRtZW50IG9mIFBlZGlhdHJpY3MsIFVuaXZlcnNpdHkgb2YgQ2FsaWZvcm5pYSBMb3MgQW5n
ZWxlcywgTG9zIEFuZ2VsZXMsIENhbGlmb3JuaWEsIFVTQS4mI3hEO0RlcGFydG1lbnQgb2YgUHVi
bGljIEhlYWx0aCBTY2llbmNlcywgU3RyaXRjaCBTY2hvb2wgb2YgTWVkaWNpbmUsIExveW9sYSBV
bml2ZXJzaXR5IG9mIENoaWNhZ28sIE1heXdvb2QsIElsbGlub2lzIDYxMDUzLCBVU0EuJiN4RDtS
ZXNlYXJjaCBEaXZpc2lvbiwgRGFzbWFuIERpYWJldGVzIEluc3RpdHV0ZSwgRGFzbWFuLCBLdXdh
aXQuJiN4RDtEZXBhcnRtZW50IG9mIE5ldXJvc2NpZW5jZXMgYW5kIFByZXZlbnRpdmUgTWVkaWNp
bmUsIERhbnViZS1Vbml2ZXJzaXR5IEtyZW1zLCAzNTAwIEtyZW1zLCBBdXN0cmlhLiYjeEQ7U2F1
ZGkgRGlhYmV0ZXMgUmVzZWFyY2ggR3JvdXAsIEtpbmcgQWJkdWxheml6IFVuaXZlcnNpdHksIEpl
ZGRhaCwgU2F1ZGkgQXJhYmlhLiYjeEQ7RGVwYXJ0bWVudCBvZiBJbnRlcm5hbCBNZWRpY2luZSwg
RXJhc211cyBNZWRpY2FsIENlbnRlciwgUm90dGVyZGFtLCBUaGUgTmV0aGVybGFuZHMuJiN4RDtT
Y2hvb2wgb2YgTnV0cml0aW9uLCBVbml2ZXJzaXRlIExhdmFsLCBRdWViZWMsIENhbmFkYS4mI3hE
O0RlcGFydG1lbnQgb2YgUHVibGljIEhlYWx0aCwgYW5kIENlbnRlciBmb3IgSGVhbHRoeSBBZ2Vp
bmcsIFVuaXZlcnNpdHkgb2YgQ29wZW5oYWdlbiwgRGVubWFyay4mI3hEO01SQyBVbml0IGZvciBM
aWZlbG9uZyBIZWFsdGggYW5kIEFnZWluZyBhdCBVQ0wsIDMzIEJlZGZvcmQgUGxhY2UsIExvbmRv
biwgV0MxQiA1SlUsIFVLLiYjeEQ7RGlwYXJ0aW1lbnRvIGRpIFNjaWVuemUgRmFybWFjb2xvZ2lj
aGUgZSBCaW9tb2xlY29sYXJpLCBVbml2ZXJzaXRhIGRpIE1pbGFubywgTWlsYW4sIEl0YWx5LiYj
eEQ7Q2VudHJvIENhcmRpb2xvZ2ljbyBNb256aW5vLCBJUkNDUywgTWlsYW4sIEl0YWx5LiYjeEQ7
SW5zZXJtIFUtMTAxOCwgQ0VTUCwgOTQ4MDcgVmlsbGVqdWlmIGNlZGV4IEZyYW5jZS4mI3hEO0dl
cmlhdHJpYyBVbml0LCBBemllbmRhIFVTTCBUb3NjYW5hIGNlbnRybywgRmxvcmVuY2UgSXRhbHku
JiN4RDtMaWZlbGluZXMgQ29ob3J0IFN0dWR5LCBQTyBCb3ggMzAwMDEsIDk3MDAgUkIgR3Jvbmlu
Z2VuLCBUaGUgTmV0aGVybGFuZHMuJiN4RDtEaXZpc2lvbiBvZiBHZW5ldGljcywgQnJpZ2hhbSBh
bmQgV29tZW4mYXBvcztzIEhvc3BpdGFsLCBCb3N0b24sIE1hc3NhY2h1c2V0dHMsIFVTQS4mI3hE
O0luc3RpdHV0ZSBmb3IgVHJhbnNsYXRpb25hbCBHZW5vbWljcyBhbmQgUG9wdWxhdGlvbiBTY2ll
bmNlcywgTG9zIEFuZ2VsZXMgQmlvTWVkaWNhbCBSZXNlYXJjaCBJbnN0aXR1dGUgYW5kIERlcGFy
dG1lbnQgb2YgUGVkaWF0cmljcywgSGFyYm9yLVVDTEEsIFRvcnJhbmNlLCBDYWxpZm9ybmlhIDkw
NTAyLCBVU0EuJiN4RDtEaXBhcnRpbWVudG8gZGkgU2NpZW56ZSBCaW9tZWRpY2hlLCBVbml2ZXJz
aXRhJmFwb3M7IGRlZ2xpIFN0dWRpIGRpIFNhc3NhcmksIFNhc3NhcmksIEl0YWx5LiYjeEQ7U2Fu
aXBlZGlhIHNybCwgQnJlc3NvIChNaWxhbm8pLCBJdGFseSBhbmQgSW5zdGl0dXRlIG9mIEJpb21l
ZGljYWwgVGVjaG5vbG9naWVzIE5hdGlvbmFsIENlbnRyZSBvZiBSZXNlYXJjaCBTZWdyYXRlLCBN
aWxhbm8sIEl0YWx5LiYjeEQ7RGVwYXJ0bWVudCBvZiBQdWJsaWMgSGVhbHRoICZhbXA7Q2xpbmlj
YWwgTWVkaWNpbmUsIFVtZWEgVW5pdmVyc2l0eSwgVW1lYSwgU3dlZGVuLiYjeEQ7RGVwYXJ0bWVu
dCBvZiBHZW5vbWljcyBvZiBDb21tb24gRGlzZWFzZSwgSW1wZXJpYWwgQ29sbGVnZSBMb25kb24s
IExvbmRvbiwgVUsuJiN4RDtDYXJvbGluYSBQb3B1bGF0aW9uIENlbnRlciwgVW5pdmVyc2l0eSBv
ZiBOb3J0aCBDYXJvbGluYSBhdCBDaGFwZWwgSGlsbCwgQ2hhcGVsIEhpbGwgTm9ydGggQ2Fyb2xp
bmEsIDI3NTE2LCBVU0EuJiN4RDtEZXBhcnRtZW50IG9mIFBzeWNoaWF0cnkgYW5kIFBzeWNob3Ro
ZXJhcHksIFVuaXZlcnNpdHkgTWVkaWNpbmUgR3JlaWZzd2FsZCwgR2VybWFueS4mI3hEO0dlcm1h
biBDZW50ZXIgZm9yIE5ldXJvZGVnZW5lcmF0aXZlIERpc2Vhc2VzIChEWk5FKSwgU2l0ZSBSb3N0
b2NrL0dyZWlmc3dhbGQsIEdlcm1hbnkuJiN4RDtEZXBhcnRtZW50IG9mIFByZXZlbnRpdmUgTWVk
aWNpbmUsIE5vcnJpcyBDb21wcmVoZW5zaXZlIENhbmNlciBDZW50ZXIsIEtlY2sgU2Nob29sIG9m
IE1lZGljaW5lLCBVbml2ZXJzaXR5IG9mIFNvdXRoZXJuIENhbGlmb3JuaWEsIExvcyBBbi==
</w:fldData>
        </w:fldChar>
      </w:r>
      <w:r w:rsidR="003528DF">
        <w:rPr>
          <w:rFonts w:ascii="Arial" w:hAnsi="Arial" w:cs="Arial"/>
        </w:rPr>
        <w:instrText xml:space="preserve"> ADDIN EN.CITE.DATA </w:instrText>
      </w:r>
      <w:r w:rsidR="003528DF">
        <w:rPr>
          <w:rFonts w:ascii="Arial" w:hAnsi="Arial" w:cs="Arial"/>
        </w:rPr>
      </w:r>
      <w:r w:rsidR="003528DF">
        <w:rPr>
          <w:rFonts w:ascii="Arial" w:hAnsi="Arial" w:cs="Arial"/>
        </w:rPr>
        <w:fldChar w:fldCharType="end"/>
      </w:r>
      <w:r w:rsidR="003528DF">
        <w:rPr>
          <w:rFonts w:ascii="Arial" w:hAnsi="Arial" w:cs="Arial"/>
        </w:rPr>
        <w:fldChar w:fldCharType="begin">
          <w:fldData xml:space="preserve">Z2VsZXMsIENhbGlmb3JuaWEsIDkwMDg5LCBVU0EuJiN4RDtEdXJyZXIgQ2VudGVyIGZvciBDYXJk
aW9nZW5ldGljIFJlc2VhcmNoLCBBbXN0ZXJkYW0sIFRoZSBOZXRoZXJsYW5kcy4mI3hEO0ludGVy
dW5pdmVyc2l0eSBDYXJkaW9sb2d5IEluc3RpdHV0ZSBvZiB0aGUgTmV0aGVybGFuZHMsIFV0cmVj
aHQsIFRoZSBOZXRoZXJsYW5kcy4mI3hEO0ZhY3VsdHkgb2YgTWVkLCBOYXRpb25hbCBIZWFydCAm
YW1wO0x1bmcgSW5zdGl0dXRlLCBDYXJkaW92YXNjdWxhciBTY2llbmNlLCBIYW1tZXJzbWl0aCBD
YW1wdXMsIEhhbW1lcnNtaXRoIEhvc3BpdGFsLCBIYW1tZXJzbWl0aCBDYW1wdXMsIEltcGVyaWFs
IENvbGxlZ2UgTG9uZG9uLCBVSy4mI3hEO1N5bmxhYiBBY2FkZW15LCBTeW5sYWIgU2VydmljZXMg
R21iSCwgTWFubmhlaW0sIEdlcm1hbnkuJiN4RDtDbGluaWNhbCBJbnN0aXR1dGUgb2YgTWVkaWNh
bCBhbmQgQ2hlbWljYWwgTGFib3JhdG9yeSBEaWFnbm9zdGljcywgTWVkaWNhbCBVbml2ZXJzaXR5
IG9mIEdyYXosIEdyYXosIEF1c3RyaWEuJiN4RDtPeGZvcmQgTmF0aW9uYWwgSW5zdGl0dXRlIGZv
ciBIZWFsdGggUmVzZWFyY2ggKE5JSFIpIEJpb21lZGljYWwgUmVzZWFyY2ggQ2VudHJlLCBDaHVy
Y2hpbGwgSG9zcGl0YWwsIE94Zm9yZCwgVUsuJiN4RDtEZXBhcnRtZW50IG9mIEJpb3N0YXRpc3Rp
Y3MsIFVuaXZlcnNpdHkgb2YgTGl2ZXJwb29sLCBMaXZlcnBvb2wgTDY5IDNHTCwgVUsuJiN4RDtT
Y2hvb2wgb2YgUHVibGljIEhlYWx0aCwgVW5pdmVyc2l0eSBvZiBBZGVsYWlkZSwgQWRlbGFpZGUs
IFNvdXRoIEF1c3RyYWxpYSwgQXVzdHJhbGlhLiYjeEQ7TGFib3JhdG9yeSBvZiBDbGluaWNhbCBD
aGVtaXN0cnkgYW5kIEhlbWF0b2xvZ3ksIERpdmlzaW9uIExhYm9yYXRvcmllcyAmYW1wO1BoYXJt
YWN5LCBVTUMgVXRyZWNodCwgVGhlIE5ldGhlcmxhbmRzLiYjeEQ7RGVwYXJ0bWVudCBvZiBNZWRp
Y2luZSwgVW5pdmVyc2l0eSBvZiBXYXNoaW5ndG9uLCBTZWF0dGxlLCBXYXNoaW5ndG9uIDk4MTk1
LCBVU0EuJiN4RDtEZXBhcnRtZW50IG9mIEVwaWRlbWlvbG9neSwgVW5pdmVyc2l0eSBvZiBXYXNo
aW5ndG9uLCBTZWF0dGxlLCBXYXNoaW5ndG9uIDk4MTAxLCBVU0EuJiN4RDtHcm91cCBIZWFsdGgg
UmVzZWFyY2ggSW5zdGl0dXRlLCBHcm91cCBIZWFsdGggQ29vcGVyYXRpdmUsIFNlYXR0bGUsIFdh
c2hpbmd0b24gOTgxMDEsIFVTQS4mI3hEO0RlcGFydG1lbnQgb2YgRXBpZGVtaW9sb2d5LCBTY2hv
b2wgb2YgUHVibGljIEhlYWx0aCBhbmQgVHJvcGljYWwgTWVkaWNpbmUsIFR1bGFuZSBVbml2ZXJz
aXR5LCBOZXcgT3JsZWFucywgTG91aXNpYW5hLCBVU0EuJiN4RDtEZXBhcnRtZW50IG9mIENsaW5p
Y2FsIFBoeXNpb2xvZ3kgYW5kIE51Y2xlYXIgTWVkaWNpbmUsIEt1b3BpbyBVbml2ZXJzaXR5IEhv
c3BpdGFsLCBLdW9waW8sIEZpbmxhbmQuJiN4RDtEaXZpc2lvbiBvZiBQb3B1bGF0aW9uIEhlYWx0
aCBTY2llbmNlcywgTmluZXdlbGxzIEhvc3BpdGFsIGFuZCBNZWRpY2FsIFNjaG9vbCwgVW5pdmVy
c2l0eSBvZiBEdW5kZWUsIER1bmRlZSwgREQyIDRSQiwgU2NvdGxhbmQuJiN4RDtEZXBhcnRtZW50
IG9mIENsaW5pY2FsIEVwaWRlbWlvbG9neSAoZm9ybWVybHkgSW5zdGl0dXRlIG9mIFByZXZlbnRp
dmUgTWVkaWNpbmUpLCBCaXNwZWJqZXJnIGFuZCBGcmVkZXJpa3NiZXJnIEhvc3BpdGFsICgyMDAw
IEZyZWRlcmlrc2JlcmcpLCBUaGUgQ2FwaXRhbCBSZWdpb24sIENvcGVuaGFnZW4sIERlbm1hcmsu
JiN4RDtNUkMgSW50ZWdyYXRpdmUgRXBpZGVtaW9sb2d5IFVuaXQsIEJyaXN0b2wgVW5pdmVyc2l0
eSwgQnJpc3RvbCwgVUsuJiN4RDtEZXBhcnRtZW50IG9mIFBzeWNoaWF0cnkgRXJhc211cyBNZWRp
Y2FsIENlbnRlciwgUm90dGVyZGFtLCBUaGUgTmV0aGVybGFuZHMuJiN4RDtEdXJyZXIgQ2VudGVy
IGZvciBDYXJkaW9nZW5ldGljIFJlc2VhcmNoLCBJQ0lOLU5ldGhlcmxhbmRzIEhlYXJ0IEluc3Rp
dHV0ZSwgVXRyZWNodCwgVGhlIE5ldGhlcmxhbmRzLiYjeEQ7R2VuZXRpY3Mgb2YgQ29tcGxleCBU
cmFpdHMsIFVuaXZlcnNpdHkgb2YgRXhldGVyIE1lZGljYWwgU2Nob29sLCBSSUxEIEJ1aWxkaW5n
IFVuaXZlcnNpdHkgb2YgRXhldGVyLCBFeGV0ZXIsIEVYMiA1RFcsIFVLLiYjeEQ7RXVyb3BlYW4g
Q2VudHJlIGZvciBFbnZpcm9ubWVudCBhbmQgSHVtYW4gSGVhbHRoLCBVbml2ZXJzaXR5IG9mIEV4
ZXRlciBNZWRpY2FsIFNjaG9vbCwgVGhlIEtub3dsZWRnZSBTcGEsIFRydXJvIFRSMSAzSEQsIFVL
LiYjeEQ7R2VuZXRpY3Mgb2YgQ29tcGxleCBUcmFpdHMsIFVuaXZlcnNpdHkgb2YgRXhldGVyIE1l
ZGljYWwgU2Nob29sLCBVbml2ZXJzaXR5IG9mIEV4ZXRlciwgRXhldGVyIEVYMSAyTFUsIFVLLiYj
eEQ7V2VsbGNvbWUgVHJ1c3QgU2FuZ2VyIEluc3RpdHV0ZSwgSGlueHRvbiwgQ2FtYnJpZGdlLCBV
Sy4mI3hEO05JSFIgQ2FtYnJpZGdlIEJpb21lZGljYWwgUmVzZWFyY2ggQ2VudHJlLCBMZXZlbCA0
LCBJbnN0aXR1dGUgb2YgTWV0YWJvbGljIFNjaWVuY2UgQm94IDI4OSBBZGRlbmJyb29rZSZhcG9z
O3MgSG9zcGl0YWwgQ2FtYnJpZGdlIENCMiBPUVEsIFVLLiYjeEQ7VW5pdmVyc2l0eSBvZiBDYW1i
cmlkZ2UgTWV0YWJvbGljIFJlc2VhcmNoIExhYm9yYXRvcmllcywgTGV2ZWwgNCwgSW5zdGl0dXRl
IG9mIE1ldGFib2xpYyBTY2llbmNlIEJveCAyODkgQWRkZW5icm9va2UmYXBvcztzIEhvc3BpdGFs
IENhbWJyaWRnZSBDQjIgT1FRLCBVSy4mI3hEO1ByaW5jZXNzIEFsLUphd2hhcmEgQWwtQnJhaGlt
IENlbnRyZSBvZiBFeGNlbGxlbmNlIGluIFJlc2VhcmNoIG9mIEhlcmVkaXRhcnkgRGlzb3JkZXJz
IChQQUNFUi1IRCksIEtpbmcgQWJkdWxheml6IFVuaXZlcnNpdHksIEplZGRhaCwgU2F1ZGkgQXJh
YmlhLiYjeEQ7RGVwYXJ0bWVudCBvZiBHZW5ldGljcywgSGFydmFyZCBNZWRpY2FsIFNjaG9vbCwg
Qm9zdG9uIE1hc3NhY2h1c2V0dHMgMDIxMTUsIFVTQS4mI3hEO0RlcGFydG1lbnQgb2YgRXBpZGVt
aW9sb2d5LCBIYXJ2YXJkIFQuSC4gQ2hhbiBTY2hvb2wgb2YgUHVibGljIEhlYWx0aCwgQm9zdG9u
LCBNYXNzYWNodXNldHRzIDAyMTE1LCBVU0EuJiN4RDtDaGFubmluZyBEaXZpc2lvbiBvZiBOZXR3
b3JrIE1lZGljaW5lLCBEZXBhcnRtZW50IG9mIE1lZGljaW5lLCBCcmlnaGFtIGFuZCBXb21lbiZh
cG9zO3MgSG9zcGl0YWwgYW5kIEhhcnZhcmQgTWVkaWNhbCBTY2hvb2wsIEJvc3RvbiwgTWFzc2Fj
aHVzZXR0cyAwMjExNSwgVVNBLiYjeEQ7RGl2aXNpb24gb2YgUG9wdWxhdGlvbiBIZWFsdGggU2Np
ZW5jZXMgYW5kIEVkdWNhdGlvbiwgU3QgR2VvcmdlJmFwb3M7cywgVW5pdmVyc2l0eSBvZiBMb25k
b24sIExvbmRvbiBTVzE3IDBSRSwgVUsuJiN4RDtOZXRoZXJsYW5kcyBHZW5vbWljcyBJbml0aWF0
aXZlIChOR0kpLXNwb25zb3JlZCBOZXRoZXJsYW5kcyBDb25zb3J0aXVtIGZvciBIZWFsdGh5IEFn
aW5nIChOQ0hBKS4gTGVpZGVuLCBUaGUgTmV0aGVybGFuZHMuJiN4RDtDZW50ZXIgZm9yIE1lZGlj
YWwgU3lzdGVtcyBCaW9sb2d5LCBMZWlkZW4sIFRoZSBOZXRoZXJsYW5kcy4mI3hEO0luc3RpdHV0
ZSBvZiBHZW5ldGljIEVwaWRlbWlvbG9neSwgSGVsbWhvbHR6IFplbnRydW0gTXVuY2hlbiAtIEdl
cm1hbiBSZXNlYXJjaCBDZW50ZXIgZm9yIEVudmlyb25tZW50YWwgSGVhbHRoLCBOZXVoZXJiZXJn
IDg1NzY0LCBHZXJtYW55LiYjeEQ7RGVwYXJ0bWVudCBvZiBTdGF0aXN0aWNzLCBVbml2ZXJzaXR5
IG9mIE94Zm9yZCwgT3hmb3JkLCBVSy4mI3hEO01vdW50IFNpbmFpIFNjaG9vbCBvZiBNZWRpY2lu
ZSwgTmV3IFlvcmsgMTAwMjksIFVTQS4mI3hEO1RoZSBNaW5kaWNoIENoaWxkIEhlYWx0aCBhbmQg
RGV2ZWxvcG1lbnQgSW5zdGl0dXRlLCBJY2FobiBTY2hvb2wgb2YgTWVkaWNpbmUgYXQgTW91bnQg
U2luYWksIE5ldyBZb3JrLCBVU0EuJiN4RDtEZXBhcnRtZW50IG9mIFByZXZlbnRpdmUgTWVkaWNp
bmUsIFRoZSBJY2FobiBTY2hvb2wgb2YgTWVkaWNpbmUgYXQgTW91bnQgU2luYWksIE5ldyBZb3Jr
LCAxMDAyOSwgVVNBLjwvYXV0aC1hZGRyZXNzPjx0aXRsZXM+PHRpdGxlPkdlbm9tZS13aWRlIG1l
dGEtYW5hbHlzaXMgb2YgMjQxLDI1OCBhZHVsdHMgYWNjb3VudGluZyBmb3Igc21va2luZyBiZWhh
dmlvdXIgaWRlbnRpZmllcyBub3ZlbCBsb2NpIGZvciBvYmVzaXR5IHRyYWl0czwvdGl0bGU+PHNl
Y29uZGFyeS10aXRsZT5OYXQgQ29tbXVuPC9zZWNvbmRhcnktdGl0bGU+PGFsdC10aXRsZT5OYXR1
cmUgY29tbXVuaWNhdGlvbnM8L2FsdC10aXRsZT48L3RpdGxlcz48cGVyaW9kaWNhbD48ZnVsbC10
aXRsZT5OYXQgQ29tbXVuPC9mdWxsLXRpdGxlPjxhYmJyLTE+TmF0dXJlIGNvbW11bmljYXRpb25z
PC9hYmJyLTE+PC9wZXJpb2RpY2FsPjxhbHQtcGVyaW9kaWNhbD48ZnVsbC10aXRsZT5OYXQgQ29t
bXVuPC9mdWxsLXRpdGxlPjxhYmJyLTE+TmF0dXJlIGNvbW11bmljYXRpb25zPC9hYmJyLTE+PC9h
bHQtcGVyaW9kaWNhbD48cGFnZXM+MTQ5Nzc8L3BhZ2VzPjx2b2x1bWU+ODwvdm9sdW1lPjxlZGl0
aW9uPjIwMTcvMDQvMjc8L2VkaXRpb24+PGRhdGVzPjx5ZWFyPjIwMTc8L3llYXI+PHB1Yi1kYXRl
cz48ZGF0ZT5BcHIgMjY8L2RhdGU+PC9wdWItZGF0ZXM+PC9kYXRlcz48aXNibj4yMDQxLTE3MjMg
KEVsZWN0cm9uaWMpJiN4RDsyMDQxLTE3MjMgKExpbmtpbmcpPC9pc2JuPjxhY2Nlc3Npb24tbnVt
PjI4NDQzNjI1PC9hY2Nlc3Npb24tbnVtPjx1cmxzPjwvdXJscz48Y3VzdG9tMj5QTUM1NDE0MDQ0
PC9jdXN0b20yPjxlbGVjdHJvbmljLXJlc291cmNlLW51bT4xMC4xMDM4L25jb21tczE0OTc3PC9l
bGVjdHJvbmljLXJlc291cmNlLW51bT48cmVtb3RlLWRhdGFiYXNlLXByb3ZpZGVyPk5MTTwvcmVt
b3RlLWRhdGFiYXNlLXByb3ZpZGVyPjxsYW5ndWFnZT5lbmc8L2xhbmd1YWdlPjwvcmVjb3JkPjwv
Q2l0ZT48Q2l0ZT48QXV0aG9yPlJhd3NoYW5pPC9BdXRob3I+PFllYXI+MjAxNzwvWWVhcj48UmVj
TnVtPjU0NzwvUmVjTnVtPjxyZWNvcmQ+PHJlYy1udW1iZXI+NTQ3PC9yZWMtbnVtYmVyPjxmb3Jl
aWduLWtleXM+PGtleSBhcHA9IkVOIiBkYi1pZD0idng1eHN6MnJtMHZmZGllMGZ3OHZmd2U0c3g1
eGZ6ZHB0emR2Ij41NDc8L2tleT48L2ZvcmVpZ24ta2V5cz48cmVmLXR5cGUgbmFtZT0iSm91cm5h
bCBBcnRpY2xlIj4xNzwvcmVmLXR5cGU+PGNvbnRyaWJ1dG9ycz48YXV0aG9ycz48YXV0aG9yPlJh
d3NoYW5pLCBBLjwvYXV0aG9yPjxhdXRob3I+UmF3c2hhbmksIEEuPC9hdXRob3I+PGF1dGhvcj5H
dWRiam9ybnNkb3R0aXIsIFMuPC9hdXRob3I+PC9hdXRob3JzPjwvY29udHJpYnV0b3JzPjxhdXRo
LWFkZHJlc3M+VW5pdmVyc2l0eSBvZiBHb3RoZW5idXJnLCBHb3RoZW5idXJnLCBTd2VkZW4mI3hE
O2FpZGluLnJhd3NoYW5pQGd1LnNlPC9hdXRoLWFkZHJlc3M+PHRpdGxlcz48dGl0bGU+TW9ydGFs
aXR5IGFuZCBDYXJkaW92YXNjdWxhciBEaXNlYXNlIGluIFR5cGUgMSBhbmQgVHlwZSAyIERpYWJl
dGVzPC90aXRsZT48c2Vjb25kYXJ5LXRpdGxlPk4gRW5nbCBKIE1lZDwvc2Vjb25kYXJ5LXRpdGxl
PjxhbHQtdGl0bGU+VGhlIE5ldyBFbmdsYW5kIGpvdXJuYWwgb2YgbWVkaWNpbmU8L2FsdC10aXRs
ZT48L3RpdGxlcz48cGVyaW9kaWNhbD48ZnVsbC10aXRsZT5OIEVuZ2wgSiBNZWQ8L2Z1bGwtdGl0
bGU+PGFiYnItMT5UaGUgTmV3IEVuZ2xhbmQgam91cm5hbCBvZiBtZWRpY2luZTwvYWJici0xPjwv
cGVyaW9kaWNhbD48YWx0LXBlcmlvZGljYWw+PGZ1bGwtdGl0bGU+TiBFbmdsIEogTWVkPC9mdWxs
LXRpdGxlPjxhYmJyLTE+VGhlIE5ldyBFbmdsYW5kIGpvdXJuYWwgb2YgbWVkaWNpbmU8L2FiYnIt
MT48L2FsdC1wZXJpb2RpY2FsPjxwYWdlcz4zMDAtMzAxPC9wYWdlcz48dm9sdW1lPjM3Nzwvdm9s
dW1lPjxudW1iZXI+MzwvbnVtYmVyPjxlZGl0aW9uPjIwMTcvMDcvMjE8L2VkaXRpb24+PGtleXdv
cmRzPjxrZXl3b3JkPkNhcmRpb3Zhc2N1bGFyIERpc2Vhc2VzPC9rZXl3b3JkPjxrZXl3b3JkPkRp
YWJldGVzIE1lbGxpdHVzLCBUeXBlIDI8L2tleXdvcmQ+PGtleXdvcmQ+SHVtYW5zPC9rZXl3b3Jk
PjxrZXl3b3JkPlJpc2sgRmFjdG9yczwva2V5d29yZD48L2tleXdvcmRzPjxkYXRlcz48eWVhcj4y
MDE3PC95ZWFyPjxwdWItZGF0ZXM+PGRhdGU+SnVsIDIwPC9kYXRlPjwvcHViLWRhdGVzPjwvZGF0
ZXM+PGlzYm4+MTUzMy00NDA2IChFbGVjdHJvbmljKSYjeEQ7MDAyOC00NzkzIChMaW5raW5nKTwv
aXNibj48YWNjZXNzaW9uLW51bT4yODcyMzMxNzwvYWNjZXNzaW9uLW51bT48dXJscz48L3VybHM+
PGVsZWN0cm9uaWMtcmVzb3VyY2UtbnVtPjEwLjEwNTYvTkVKTWMxNzA2MjkyPC9lbGVjdHJvbmlj
LXJlc291cmNlLW51bT48cmVtb3RlLWRhdGFiYXNlLXByb3ZpZGVyPk5MTTwvcmVtb3RlLWRhdGFi
YXNlLXByb3ZpZGVyPjxsYW5ndWFnZT5lbmc8L2xhbmd1YWdlPjwvcmVjb3JkPjwvQ2l0ZT48Q2l0
ZT48QXV0aG9yPlJlYWQ8L0F1dGhvcj48WWVhcj4yMDE3PC9ZZWFyPjxSZWNOdW0+NTQ1PC9SZWNO
dW0+PHJlY29yZD48cmVjLW51bWJlcj41NDU8L3JlYy1udW1iZXI+PGZvcmVpZ24ta2V5cz48a2V5
IGFwcD0iRU4iIGRiLWlkPSJ2eDV4c3oycm0wdmZkaWUwZnc4dmZ3ZTRzeDV4ZnpkcHR6ZHYiPjU0
NTwva2V5PjwvZm9yZWlnbi1rZXlzPjxyZWYtdHlwZSBuYW1lPSJKb3VybmFsIEFydGljbGUiPjE3
PC9yZWYtdHlwZT48Y29udHJpYnV0b3JzPjxhdXRob3JzPjxhdXRob3I+UmVhZCwgUy4gSC48L2F1
dGhvcj48YXV0aG9yPkxld2lzLCBTLiBDLjwvYXV0aG9yPjxhdXRob3I+SGFsYmVzbWEsIE4uPC9h
dXRob3I+PGF1dGhvcj5XaWxkLCBTLiBILjwvYXV0aG9yPjwvYXV0aG9ycz48L2NvbnRyaWJ1dG9y
cz48YXV0aC1hZGRyZXNzPlVzaGVyIEluc3RpdHV0ZSBvZiBQb3B1bGF0aW9uIEhlYWx0aCBTY2ll
bmNlcyBhbmQgSW5mb3JtYXRpY3MsIFVuaXZlcnNpdHkgb2YgRWRpbmJ1cmdoLCBUZXZpb3QgUGxh
Y2UsIEVkaW5idXJnaCwgVUsuJiN4RDtEZXBhcnRtZW50IG9mIFJhZGlhdGlvbiBPbmNvbG9neSwg
VGF0YSBNZW1vcmlhbCBDZW50cmUsIE11bWJhaSwgTWFoYXJhc2h0cmEsIEluZGlhLiYjeEQ7Q2Vu
dHJlIGZvciBQb3B1bGF0aW9uIEhlYWx0aCBTY2llbmNlcywgVGhlIFVuaXZlcnNpdHkgb2YgRWRp
bmJ1cmdoLCBFZGluYnVyZ2gsIFVLLiYjeEQ7VXNoZXIgSW5zdGl0dXRlIGZvciBQb3B1bGF0aW9u
IEhlYWx0aCBTY2llbmNlcyBhbmQgSW5mb3JtYXRpY3MsIE1lZGljYWwgU2Nob29sLCBVbml2ZXJz
aXR5IG9mIEVkaW5idXJnaCwgRWRpbmJ1cmdoLCBVSy48L2F1dGgtYWRkcmVzcz48dGl0bGVzPjx0
aXRsZT5NZWFzdXJpbmcgdGhlIEFzc29jaWF0aW9uIEJldHdlZW4gQm9keSBNYXNzIEluZGV4IGFu
ZCBBbGwtQ2F1c2UgTW9ydGFsaXR5IGluIHRoZSBQcmVzZW5jZSBvZiBNaXNzaW5nIERhdGE6IEFu
YWx5c2VzIEZyb20gdGhlIFNjb3R0aXNoIE5hdGlvbmFsIERpYWJldGVzIFJlZ2lzdGVyPC90aXRs
ZT48c2Vjb25kYXJ5LXRpdGxlPkFtIEogRXBpZGVtaW9sPC9zZWNvbmRhcnktdGl0bGU+PGFsdC10
aXRsZT5BbWVyaWNhbiBqb3VybmFsIG9mIGVwaWRlbWlvbG9neTwvYWx0LXRpdGxlPjwvdGl0bGVz
PjxwZXJpb2RpY2FsPjxmdWxsLXRpdGxlPkFtIEogRXBpZGVtaW9sPC9mdWxsLXRpdGxlPjxhYmJy
LTE+QW1lcmljYW4gam91cm5hbCBvZiBlcGlkZW1pb2xvZ3k8L2FiYnItMT48L3BlcmlvZGljYWw+
PGFsdC1wZXJpb2RpY2FsPjxmdWxsLXRpdGxlPkFtIEogRXBpZGVtaW9sPC9mdWxsLXRpdGxlPjxh
YmJyLTE+QW1lcmljYW4gam91cm5hbCBvZiBlcGlkZW1pb2xvZ3k8L2FiYnItMT48L2FsdC1wZXJp
b2RpY2FsPjxwYWdlcz42NDEtNjQ5PC9wYWdlcz48dm9sdW1lPjE4NTwvdm9sdW1lPjxudW1iZXI+
ODwvbnVtYmVyPjxlZGl0aW9uPjIwMTcvMDQvMDQ8L2VkaXRpb24+PGtleXdvcmRzPjxrZXl3b3Jk
PkFnZWQ8L2tleXdvcmQ+PGtleXdvcmQ+QmlhcyAoRXBpZGVtaW9sb2d5KTwva2V5d29yZD48a2V5
d29yZD5Cb2R5IE1hc3MgSW5kZXg8L2tleXdvcmQ+PGtleXdvcmQ+RGF0YSBBY2N1cmFjeTwva2V5
d29yZD48a2V5d29yZD5EYXRhIEludGVycHJldGF0aW9uLCBTdGF0aXN0aWNhbDwva2V5d29yZD48
a2V5d29yZD5EaWFiZXRlcyBNZWxsaXR1cywgVHlwZSAyL2VwaWRlbWlvbG9neS8gbW9ydGFsaXR5
PC9rZXl3b3JkPjxrZXl3b3JkPkZlbWFsZTwva2V5d29yZD48a2V5d29yZD5IdW1hbnM8L2tleXdv
cmQ+PGtleXdvcmQ+TWFsZTwva2V5d29yZD48a2V5d29yZD5Nb3J0YWxpdHk8L2tleXdvcmQ+PGtl
eXdvcmQ+UHJvcG9ydGlvbmFsIEhhemFyZHMgTW9kZWxzPC9rZXl3b3JkPjxrZXl3b3JkPlJlZ2lz
dHJpZXM8L2tleXdvcmQ+PGtleXdvcmQ+UmlzayBGYWN0b3JzPC9rZXl3b3JkPjxrZXl3b3JkPlNj
b3RsYW5kL2VwaWRlbWlvbG9neTwva2V5d29yZD48L2tleXdvcmRzPjxkYXRlcz48eWVhcj4yMDE3
PC95ZWFyPjxwdWItZGF0ZXM+PGRhdGU+QXByIDE1PC9kYXRlPjwvcHViLWRhdGVzPjwvZGF0ZXM+
PGlzYm4+MTQ3Ni02MjU2IChFbGVjdHJvbmljKSYjeEQ7MDAwMi05MjYyIChMaW5raW5nKTwvaXNi
bj48YWNjZXNzaW9uLW51bT4yODM2OTE3NDwvYWNjZXNzaW9uLW51bT48dXJscz48L3VybHM+PGVs
ZWN0cm9uaWMtcmVzb3VyY2UtbnVtPjEwLjEwOTMvYWplL2t3dzE2MjwvZWxlY3Ryb25pYy1yZXNv
dXJjZS1udW0+PHJlbW90ZS1kYXRhYmFzZS1wcm92aWRlcj5OTE08L3JlbW90ZS1kYXRhYmFzZS1w
cm92aWRlcj48bGFuZ3VhZ2U+ZW5nPC9sYW5ndWFnZT48L3JlY29yZD48L0NpdGU+PC9FbmROb3Rl
Pn==
</w:fldData>
        </w:fldChar>
      </w:r>
      <w:r w:rsidR="003528DF">
        <w:rPr>
          <w:rFonts w:ascii="Arial" w:hAnsi="Arial" w:cs="Arial"/>
        </w:rPr>
        <w:instrText xml:space="preserve"> ADDIN EN.CITE.DATA </w:instrText>
      </w:r>
      <w:r w:rsidR="003528DF">
        <w:rPr>
          <w:rFonts w:ascii="Arial" w:hAnsi="Arial" w:cs="Arial"/>
        </w:rPr>
      </w:r>
      <w:r w:rsidR="003528DF">
        <w:rPr>
          <w:rFonts w:ascii="Arial" w:hAnsi="Arial" w:cs="Arial"/>
        </w:rPr>
        <w:fldChar w:fldCharType="end"/>
      </w:r>
      <w:r w:rsidR="003528DF">
        <w:rPr>
          <w:rFonts w:ascii="Arial" w:hAnsi="Arial" w:cs="Arial"/>
        </w:rPr>
      </w:r>
      <w:r w:rsidR="003528DF">
        <w:rPr>
          <w:rFonts w:ascii="Arial" w:hAnsi="Arial" w:cs="Arial"/>
        </w:rPr>
        <w:fldChar w:fldCharType="separate"/>
      </w:r>
      <w:r w:rsidR="003528DF">
        <w:rPr>
          <w:rFonts w:ascii="Arial" w:hAnsi="Arial" w:cs="Arial"/>
          <w:noProof/>
        </w:rPr>
        <w:t>[</w:t>
      </w:r>
      <w:hyperlink w:anchor="_ENREF_1" w:tooltip="Justice, 2017 #546" w:history="1">
        <w:r w:rsidR="003528DF">
          <w:rPr>
            <w:rFonts w:ascii="Arial" w:hAnsi="Arial" w:cs="Arial"/>
            <w:noProof/>
          </w:rPr>
          <w:t>1-3</w:t>
        </w:r>
      </w:hyperlink>
      <w:r w:rsidR="003528DF">
        <w:rPr>
          <w:rFonts w:ascii="Arial" w:hAnsi="Arial" w:cs="Arial"/>
          <w:noProof/>
        </w:rPr>
        <w:t>]</w:t>
      </w:r>
      <w:r w:rsidR="003528DF">
        <w:rPr>
          <w:rFonts w:ascii="Arial" w:hAnsi="Arial" w:cs="Arial"/>
        </w:rPr>
        <w:fldChar w:fldCharType="end"/>
      </w:r>
      <w:r w:rsidR="00A80B4B" w:rsidRPr="00852E2E">
        <w:rPr>
          <w:rFonts w:ascii="Arial" w:hAnsi="Arial" w:cs="Arial"/>
        </w:rPr>
        <w:t>:</w:t>
      </w:r>
    </w:p>
    <w:p w:rsidR="003528DF" w:rsidRDefault="00852E2E" w:rsidP="003528DF">
      <w:pPr>
        <w:spacing w:after="240" w:line="240" w:lineRule="auto"/>
        <w:ind w:left="720" w:hanging="720"/>
        <w:jc w:val="both"/>
        <w:rPr>
          <w:rFonts w:ascii="Arial" w:hAnsi="Arial" w:cs="Arial"/>
          <w:noProof/>
          <w:color w:val="000000"/>
          <w:lang w:val="en-US"/>
        </w:rPr>
      </w:pPr>
      <w:r w:rsidRPr="00852E2E">
        <w:rPr>
          <w:rFonts w:ascii="Arial" w:hAnsi="Arial" w:cs="Arial"/>
          <w:color w:val="000000"/>
          <w:lang w:val="en-US"/>
        </w:rPr>
        <w:fldChar w:fldCharType="begin"/>
      </w:r>
      <w:r w:rsidRPr="00852E2E">
        <w:rPr>
          <w:rFonts w:ascii="Arial" w:hAnsi="Arial" w:cs="Arial"/>
          <w:color w:val="000000"/>
          <w:lang w:val="en-US"/>
        </w:rPr>
        <w:instrText xml:space="preserve"> ADDIN EN.REFLIST </w:instrText>
      </w:r>
      <w:r w:rsidRPr="00852E2E">
        <w:rPr>
          <w:rFonts w:ascii="Arial" w:hAnsi="Arial" w:cs="Arial"/>
          <w:color w:val="000000"/>
          <w:lang w:val="en-US"/>
        </w:rPr>
        <w:fldChar w:fldCharType="separate"/>
      </w:r>
      <w:bookmarkStart w:id="1" w:name="_ENREF_1"/>
      <w:r w:rsidR="003528DF">
        <w:rPr>
          <w:rFonts w:ascii="Arial" w:hAnsi="Arial" w:cs="Arial"/>
          <w:noProof/>
          <w:color w:val="000000"/>
          <w:lang w:val="en-US"/>
        </w:rPr>
        <w:t>1.</w:t>
      </w:r>
      <w:r w:rsidR="003528DF">
        <w:rPr>
          <w:rFonts w:ascii="Arial" w:hAnsi="Arial" w:cs="Arial"/>
          <w:noProof/>
          <w:color w:val="000000"/>
          <w:lang w:val="en-US"/>
        </w:rPr>
        <w:tab/>
        <w:t xml:space="preserve">Justice AE, Winkler TW, Feitosa MF, Graff M, Fisher VA, Young K, Barata L, Deng X, Czajkowski J, Hadley D, Ngwa JS, Ahluwalia TS, Chu AY, Heard-Costa NL, Lim E, Perez J, Eicher JD, Kutalik Z, Xue L, Mahajan A, Renstrom F, Wu J, Qi Q, Ahmad S, Alfred T, Amin N, Bielak LF, Bonnefond A, Bragg J, Cadby G, Chittani M, Coggeshall S, Corre T, Direk N, Eriksson J, Fischer K, Gorski M, Neergaard Harder M, Horikoshi M, Huang T, Huffman JE, Jackson AU, Justesen JM, Kanoni S, Kinnunen L, Kleber ME, Komulainen P, Kumari M, Lim U, Luan J, Lyytikainen LP, Mangino M, Manichaikul A, Marten J, Middelberg RPS, Muller-Nurasyid M, Navarro P, Perusse L, Pervjakova N, Sarti C, Smith AV, Smith JA, Stancakova A, Strawbridge RJ, Stringham HM, Sung YJ, Tanaka T, Teumer A, Trompet S, van der Laan SW, van der Most PJ, Van Vliet-Ostaptchouk JV, Vedantam SL, Verweij N, Vink JM, Vitart V, Wu Y, Yengo L, Zhang W, Hua Zhao J, Zimmermann ME, Zubair N, Abecasis GR, Adair LS, Afaq S, Afzal U, Bakker SJL, Bartz TM, Beilby J, Bergman RN, Bergmann S, Biffar R, Blangero J, Boerwinkle E, Bonnycastle LL, Bottinger E, Braga D, Buckley BM, Buyske S, Campbell H, Chambers JC, Collins FS, Curran JE, de Borst GJ, de Craen AJM, de Geus EJC, Dedoussis G, Delgado GE, den Ruijter HM, Eiriksdottir G, Eriksson AL, Esko T, Faul JD, Ford I, Forrester T, Gertow K, Gigante B, Glorioso N, Gong J, Grallert H, Grammer TB, Grarup N, Haitjema S, Hallmans G, Hamsten A, Hansen T, Harris TB, Hartman CA, Hassinen M, Hastie ND, Heath AC, Hernandez D, Hindorff L, Hocking LJ, Hollensted M, Holmen OL, Homuth G, Jan Hottenga J, Huang J, Hung J, Hutri-Kahonen N, Ingelsson E, James AL, Jansson JO, Jarvelin MR, Jhun </w:t>
      </w:r>
      <w:r w:rsidR="003528DF">
        <w:rPr>
          <w:rFonts w:ascii="Arial" w:hAnsi="Arial" w:cs="Arial"/>
          <w:noProof/>
          <w:color w:val="000000"/>
          <w:lang w:val="en-US"/>
        </w:rPr>
        <w:lastRenderedPageBreak/>
        <w:t>MA, Jorgensen ME, Juonala M, Kahonen M, Karlsson M, Koistinen HA, Kolcic I, Kolovou G, Kooperberg C, Kramer BK, Kuusisto J, Kvaloy K, Lakka TA, Langenberg C, Launer LJ, Leander K, Lee NR, Lind L, Lindgren CM, Linneberg A, Lobbens S, Loh M, Lorentzon M, Luben R, Lubke G, Ludolph-Donislawski A, Lupoli S, Madden PAF, Mannikko R, Marques-Vidal P, Martin NG, McKenzie CA, McKnight B, Mellstrom D, Menni C, Montgomery GW, Musk AB, Narisu N, Nauck M, Nolte IM, Oldehinkel AJ, Olden M, Ong KK, Padmanabhan S, Peyser PA, Pisinger C, Porteous DJ, Raitakari OT, Rankinen T, Rao DC, Rasmussen-Torvik LJ, Rawal R, Rice T, Ridker PM, Rose LM, Bien SA, Rudan I, Sanna S, Sarzynski MA, Sattar N, Savonen K, Schlessinger D, Scholtens S, Schurmann C, Scott RA, Sennblad B, Siemelink MA, Silbernagel G, Slagboom PE, Snieder H, Staessen JA, Stott DJ, Swertz MA, Swift AJ, Taylor KD, Tayo BO, Thorand B, Thuillier D, Tuomilehto J, Uitterlinden AG, Vandenput L, Vohl MC, Volzke H, Vonk JM, Waeber G, Waldenberger M, Westendorp RGJ, Wild S, Willemsen G, Wolffenbuttel BHR, Wong A, Wright AF, Zhao W, Zillikens MC, Baldassarre D, Balkau B, Bandinelli S, Boger CA, Boomsma DI, Bouchard C, Bruinenberg M, Chasman DI, Chen YD, Chines PS, Cooper RS, Cucca F, Cusi D, Faire U, Ferrucci L, Franks PW, Froguel P, Gordon-Larsen P, Grabe HJ, Gudnason V, Haiman CA, Hayward C, Hveem K, Johnson AD, Wouter Jukema J, Kardia SLR, Kivimaki M, Kooner JS, Kuh D, Laakso M, Lehtimaki T, Marchand LL, Marz W, McCarthy MI, Metspalu A, Morris AP, Ohlsson C, Palmer LJ, Pasterkamp G, Pedersen O, Peters A, Peters U, Polasek O, Psaty BM, Qi L, Rauramaa R, Smith BH, Sorensen TIA, Strauch K, Tiemeier H, Tremoli E, van der Harst P, Vestergaard H, Vollenweider P, Wareham NJ, Weir DR, Whitfield JB, Wilson JF, Tyrrell J, Frayling TM, Barroso I, Boehnke M, Deloukas P, Fox CS, Hirschhorn JN, Hunter DJ, Spector TD, Strachan DP, van Duijn CM, Heid IM, Mohlke KL, Marchini J, Loos RJF, Kilpelainen TO, Liu CT, Borecki IB, North KE, Cupples LA. Genome-wide meta-analysis of 241,258 adults accounting for smoking behaviour identifies novel loci for obesity traits. Nature communications 2017; 8: 14977</w:t>
      </w:r>
      <w:bookmarkEnd w:id="1"/>
    </w:p>
    <w:p w:rsidR="003528DF" w:rsidRDefault="003528DF" w:rsidP="003528DF">
      <w:pPr>
        <w:spacing w:after="240" w:line="240" w:lineRule="auto"/>
        <w:ind w:left="720" w:hanging="720"/>
        <w:jc w:val="both"/>
        <w:rPr>
          <w:rFonts w:ascii="Arial" w:hAnsi="Arial" w:cs="Arial"/>
          <w:noProof/>
          <w:color w:val="000000"/>
          <w:lang w:val="en-US"/>
        </w:rPr>
      </w:pPr>
      <w:bookmarkStart w:id="2" w:name="_ENREF_2"/>
      <w:r>
        <w:rPr>
          <w:rFonts w:ascii="Arial" w:hAnsi="Arial" w:cs="Arial"/>
          <w:noProof/>
          <w:color w:val="000000"/>
          <w:lang w:val="en-US"/>
        </w:rPr>
        <w:t>2.</w:t>
      </w:r>
      <w:r>
        <w:rPr>
          <w:rFonts w:ascii="Arial" w:hAnsi="Arial" w:cs="Arial"/>
          <w:noProof/>
          <w:color w:val="000000"/>
          <w:lang w:val="en-US"/>
        </w:rPr>
        <w:tab/>
        <w:t>Rawshani A, Rawshani A, Gudbjornsdottir S. Mortality and Cardiovascular Disease in Type 1 and Type 2 Diabetes. The New England journal of medicine 2017; 377: 300-301</w:t>
      </w:r>
      <w:bookmarkEnd w:id="2"/>
    </w:p>
    <w:p w:rsidR="003528DF" w:rsidRDefault="003528DF" w:rsidP="003528DF">
      <w:pPr>
        <w:spacing w:line="240" w:lineRule="auto"/>
        <w:ind w:left="720" w:hanging="720"/>
        <w:jc w:val="both"/>
        <w:rPr>
          <w:rFonts w:ascii="Arial" w:hAnsi="Arial" w:cs="Arial"/>
          <w:noProof/>
          <w:color w:val="000000"/>
          <w:lang w:val="en-US"/>
        </w:rPr>
      </w:pPr>
      <w:bookmarkStart w:id="3" w:name="_ENREF_3"/>
      <w:r>
        <w:rPr>
          <w:rFonts w:ascii="Arial" w:hAnsi="Arial" w:cs="Arial"/>
          <w:noProof/>
          <w:color w:val="000000"/>
          <w:lang w:val="en-US"/>
        </w:rPr>
        <w:t>3.</w:t>
      </w:r>
      <w:r>
        <w:rPr>
          <w:rFonts w:ascii="Arial" w:hAnsi="Arial" w:cs="Arial"/>
          <w:noProof/>
          <w:color w:val="000000"/>
          <w:lang w:val="en-US"/>
        </w:rPr>
        <w:tab/>
        <w:t>Read SH, Lewis SC, Halbesma N, Wild SH. Measuring the Association Between Body Mass Index and All-Cause Mortality in the Presence of Missing Data: Analyses From the Scottish National Diabetes Register. American journal of epidemiology 2017; 185: 641-649</w:t>
      </w:r>
      <w:bookmarkEnd w:id="3"/>
    </w:p>
    <w:p w:rsidR="003528DF" w:rsidRDefault="003528DF" w:rsidP="003528DF">
      <w:pPr>
        <w:spacing w:line="240" w:lineRule="auto"/>
        <w:jc w:val="both"/>
        <w:rPr>
          <w:rFonts w:ascii="Arial" w:hAnsi="Arial" w:cs="Arial"/>
          <w:noProof/>
          <w:color w:val="000000"/>
          <w:lang w:val="en-US"/>
        </w:rPr>
      </w:pPr>
    </w:p>
    <w:p w:rsidR="00E7766F" w:rsidRDefault="00852E2E" w:rsidP="00E7766F">
      <w:pPr>
        <w:spacing w:after="0"/>
        <w:jc w:val="both"/>
        <w:rPr>
          <w:rFonts w:ascii="Arial" w:hAnsi="Arial" w:cs="Arial"/>
          <w:color w:val="000000"/>
          <w:lang w:val="en-US"/>
        </w:rPr>
      </w:pPr>
      <w:r w:rsidRPr="00852E2E">
        <w:rPr>
          <w:rFonts w:ascii="Arial" w:hAnsi="Arial" w:cs="Arial"/>
          <w:color w:val="000000"/>
          <w:lang w:val="en-US"/>
        </w:rPr>
        <w:fldChar w:fldCharType="end"/>
      </w:r>
    </w:p>
    <w:p w:rsidR="00E7766F" w:rsidRDefault="00E7766F" w:rsidP="00E7766F">
      <w:pPr>
        <w:spacing w:after="0"/>
        <w:jc w:val="both"/>
        <w:rPr>
          <w:rFonts w:ascii="Arial" w:hAnsi="Arial" w:cs="Arial"/>
          <w:color w:val="000000"/>
          <w:lang w:val="en-US"/>
        </w:rPr>
      </w:pPr>
      <w:r>
        <w:rPr>
          <w:rFonts w:ascii="Arial" w:hAnsi="Arial" w:cs="Arial"/>
          <w:b/>
          <w:color w:val="000000"/>
          <w:lang w:val="en-US"/>
        </w:rPr>
        <w:t xml:space="preserve">Next DCRC workshop </w:t>
      </w:r>
      <w:r w:rsidRPr="00502B57">
        <w:rPr>
          <w:rFonts w:ascii="Arial" w:hAnsi="Arial" w:cs="Arial"/>
          <w:color w:val="000000"/>
          <w:lang w:val="en-US"/>
        </w:rPr>
        <w:t xml:space="preserve"> </w:t>
      </w:r>
    </w:p>
    <w:p w:rsidR="00E7766F" w:rsidRDefault="00E7766F" w:rsidP="00E7766F">
      <w:pPr>
        <w:spacing w:after="0"/>
        <w:jc w:val="both"/>
        <w:rPr>
          <w:rFonts w:ascii="Arial" w:hAnsi="Arial" w:cs="Arial"/>
          <w:color w:val="000000"/>
        </w:rPr>
      </w:pPr>
      <w:r>
        <w:rPr>
          <w:rFonts w:ascii="Arial" w:hAnsi="Arial" w:cs="Arial"/>
          <w:color w:val="000000"/>
        </w:rPr>
        <w:t xml:space="preserve">Location: </w:t>
      </w:r>
      <w:r w:rsidR="00526C96">
        <w:rPr>
          <w:rFonts w:ascii="Arial" w:hAnsi="Arial" w:cs="Arial"/>
          <w:color w:val="000000"/>
        </w:rPr>
        <w:t>Lyon</w:t>
      </w:r>
      <w:r>
        <w:rPr>
          <w:rFonts w:ascii="Arial" w:hAnsi="Arial" w:cs="Arial"/>
          <w:color w:val="000000"/>
        </w:rPr>
        <w:t xml:space="preserve">, </w:t>
      </w:r>
      <w:r w:rsidR="00526C96">
        <w:rPr>
          <w:rFonts w:ascii="Arial" w:hAnsi="Arial" w:cs="Arial"/>
          <w:color w:val="000000"/>
        </w:rPr>
        <w:t>France</w:t>
      </w:r>
    </w:p>
    <w:p w:rsidR="00E7766F" w:rsidRDefault="00E7766F" w:rsidP="00E7766F">
      <w:pPr>
        <w:spacing w:after="0"/>
        <w:jc w:val="both"/>
        <w:rPr>
          <w:rFonts w:ascii="Arial" w:hAnsi="Arial" w:cs="Arial"/>
          <w:color w:val="000000"/>
          <w:lang w:val="en-US"/>
        </w:rPr>
      </w:pPr>
      <w:r w:rsidRPr="00A629FA">
        <w:rPr>
          <w:rFonts w:ascii="Arial" w:hAnsi="Arial" w:cs="Arial"/>
          <w:color w:val="000000"/>
        </w:rPr>
        <w:t>April 201</w:t>
      </w:r>
      <w:r w:rsidR="00526C96">
        <w:rPr>
          <w:rFonts w:ascii="Arial" w:hAnsi="Arial" w:cs="Arial"/>
          <w:color w:val="000000"/>
        </w:rPr>
        <w:t>8 – exact dates to be finalised</w:t>
      </w:r>
      <w:r w:rsidRPr="00A629FA">
        <w:rPr>
          <w:rFonts w:ascii="Arial" w:hAnsi="Arial" w:cs="Arial"/>
          <w:color w:val="000000"/>
          <w:lang w:val="en-US"/>
        </w:rPr>
        <w:t xml:space="preserve"> </w:t>
      </w:r>
    </w:p>
    <w:p w:rsidR="00E7766F" w:rsidRDefault="008268EA" w:rsidP="00E7766F">
      <w:pPr>
        <w:spacing w:after="0"/>
        <w:jc w:val="both"/>
        <w:rPr>
          <w:rFonts w:ascii="Arial" w:hAnsi="Arial" w:cs="Arial"/>
          <w:color w:val="000000"/>
          <w:lang w:val="en-US"/>
        </w:rPr>
      </w:pPr>
      <w:r>
        <w:rPr>
          <w:rFonts w:ascii="Arial" w:hAnsi="Arial" w:cs="Arial"/>
          <w:color w:val="000000"/>
          <w:lang w:val="en-US"/>
        </w:rPr>
        <w:t>Host</w:t>
      </w:r>
      <w:r w:rsidR="00E7766F">
        <w:rPr>
          <w:rFonts w:ascii="Arial" w:hAnsi="Arial" w:cs="Arial"/>
          <w:color w:val="000000"/>
          <w:lang w:val="en-US"/>
        </w:rPr>
        <w:t>:</w:t>
      </w:r>
      <w:r w:rsidR="00526C96">
        <w:rPr>
          <w:rFonts w:ascii="Arial" w:hAnsi="Arial" w:cs="Arial"/>
          <w:color w:val="000000"/>
          <w:lang w:val="en-US"/>
        </w:rPr>
        <w:t xml:space="preserve"> Dr Marc Gunter</w:t>
      </w:r>
    </w:p>
    <w:p w:rsidR="00E7766F" w:rsidRDefault="00E7766F" w:rsidP="00E7766F">
      <w:pPr>
        <w:spacing w:after="0"/>
        <w:jc w:val="both"/>
        <w:rPr>
          <w:rFonts w:ascii="Arial" w:hAnsi="Arial" w:cs="Arial"/>
          <w:color w:val="000000"/>
          <w:lang w:val="en-US"/>
        </w:rPr>
      </w:pPr>
      <w:r>
        <w:rPr>
          <w:rFonts w:ascii="Arial" w:hAnsi="Arial" w:cs="Arial"/>
          <w:color w:val="000000"/>
          <w:lang w:val="en-US"/>
        </w:rPr>
        <w:t>Attendance: by invite only</w:t>
      </w:r>
    </w:p>
    <w:p w:rsidR="00E7766F" w:rsidRPr="00A51443" w:rsidRDefault="00E7766F" w:rsidP="00A51443">
      <w:pPr>
        <w:spacing w:after="0" w:line="360" w:lineRule="auto"/>
        <w:jc w:val="both"/>
        <w:rPr>
          <w:rFonts w:ascii="Arial" w:hAnsi="Arial" w:cs="Arial"/>
          <w:b/>
          <w:smallCaps/>
          <w:color w:val="000000"/>
          <w:sz w:val="20"/>
          <w:szCs w:val="20"/>
          <w:lang w:val="en-US"/>
        </w:rPr>
      </w:pPr>
      <w:r>
        <w:rPr>
          <w:rFonts w:ascii="Arial" w:hAnsi="Arial" w:cs="Arial"/>
          <w:color w:val="000000"/>
          <w:lang w:val="en-US"/>
        </w:rPr>
        <w:br w:type="page"/>
      </w:r>
      <w:r w:rsidRPr="00A51443">
        <w:rPr>
          <w:rFonts w:ascii="Arial" w:hAnsi="Arial" w:cs="Arial"/>
          <w:b/>
          <w:smallCaps/>
          <w:color w:val="000000"/>
          <w:sz w:val="20"/>
          <w:szCs w:val="20"/>
          <w:lang w:val="en-US"/>
        </w:rPr>
        <w:lastRenderedPageBreak/>
        <w:t>Appendix 1</w:t>
      </w:r>
    </w:p>
    <w:p w:rsidR="00E7766F" w:rsidRPr="00A51443" w:rsidRDefault="00E7766F" w:rsidP="00A51443">
      <w:pPr>
        <w:spacing w:after="0" w:line="360" w:lineRule="auto"/>
        <w:jc w:val="both"/>
        <w:rPr>
          <w:rFonts w:ascii="Arial" w:hAnsi="Arial" w:cs="Arial"/>
          <w:color w:val="000000"/>
          <w:sz w:val="20"/>
          <w:szCs w:val="20"/>
          <w:lang w:val="en-US"/>
        </w:rPr>
      </w:pPr>
    </w:p>
    <w:p w:rsidR="00526C96" w:rsidRPr="00EF3CFB" w:rsidRDefault="00526C96" w:rsidP="00526C96">
      <w:pPr>
        <w:spacing w:after="0" w:line="240" w:lineRule="auto"/>
        <w:ind w:firstLine="720"/>
        <w:jc w:val="center"/>
        <w:rPr>
          <w:rFonts w:ascii="Arial" w:hAnsi="Arial" w:cs="Arial"/>
          <w:b/>
          <w:sz w:val="28"/>
          <w:szCs w:val="28"/>
        </w:rPr>
      </w:pPr>
      <w:r w:rsidRPr="00EF3CFB">
        <w:rPr>
          <w:rFonts w:ascii="Arial" w:hAnsi="Arial" w:cs="Arial"/>
          <w:b/>
          <w:sz w:val="28"/>
          <w:szCs w:val="28"/>
        </w:rPr>
        <w:t>Diabetes and Cancer Research Consortium</w:t>
      </w:r>
    </w:p>
    <w:p w:rsidR="00526C96" w:rsidRDefault="00526C96" w:rsidP="00526C96">
      <w:pPr>
        <w:spacing w:after="0" w:line="240" w:lineRule="auto"/>
        <w:jc w:val="center"/>
        <w:rPr>
          <w:rFonts w:ascii="Arial" w:hAnsi="Arial" w:cs="Arial"/>
          <w:b/>
          <w:sz w:val="28"/>
          <w:szCs w:val="28"/>
        </w:rPr>
      </w:pPr>
      <w:r>
        <w:rPr>
          <w:rFonts w:ascii="Arial" w:hAnsi="Arial" w:cs="Arial"/>
          <w:b/>
          <w:sz w:val="28"/>
          <w:szCs w:val="28"/>
        </w:rPr>
        <w:t>8</w:t>
      </w:r>
      <w:r w:rsidRPr="004956C9">
        <w:rPr>
          <w:rFonts w:ascii="Arial" w:hAnsi="Arial" w:cs="Arial"/>
          <w:b/>
          <w:sz w:val="28"/>
          <w:szCs w:val="28"/>
          <w:vertAlign w:val="superscript"/>
        </w:rPr>
        <w:t>th</w:t>
      </w:r>
      <w:r>
        <w:rPr>
          <w:rFonts w:ascii="Arial" w:hAnsi="Arial" w:cs="Arial"/>
          <w:b/>
          <w:sz w:val="28"/>
          <w:szCs w:val="28"/>
        </w:rPr>
        <w:t xml:space="preserve"> </w:t>
      </w:r>
      <w:r w:rsidRPr="00EF3CFB">
        <w:rPr>
          <w:rFonts w:ascii="Arial" w:hAnsi="Arial" w:cs="Arial"/>
          <w:b/>
          <w:sz w:val="28"/>
          <w:szCs w:val="28"/>
        </w:rPr>
        <w:t xml:space="preserve">Workshop, </w:t>
      </w:r>
      <w:r>
        <w:rPr>
          <w:rFonts w:ascii="Arial" w:hAnsi="Arial" w:cs="Arial"/>
          <w:b/>
          <w:sz w:val="28"/>
          <w:szCs w:val="28"/>
        </w:rPr>
        <w:t>3</w:t>
      </w:r>
      <w:r w:rsidRPr="00472A0A">
        <w:rPr>
          <w:rFonts w:ascii="Arial" w:hAnsi="Arial" w:cs="Arial"/>
          <w:b/>
          <w:sz w:val="28"/>
          <w:szCs w:val="28"/>
          <w:vertAlign w:val="superscript"/>
        </w:rPr>
        <w:t>rd</w:t>
      </w:r>
      <w:r>
        <w:rPr>
          <w:rFonts w:ascii="Arial" w:hAnsi="Arial" w:cs="Arial"/>
          <w:b/>
          <w:sz w:val="28"/>
          <w:szCs w:val="28"/>
        </w:rPr>
        <w:t xml:space="preserve"> and 4</w:t>
      </w:r>
      <w:r w:rsidRPr="00472A0A">
        <w:rPr>
          <w:rFonts w:ascii="Arial" w:hAnsi="Arial" w:cs="Arial"/>
          <w:b/>
          <w:sz w:val="28"/>
          <w:szCs w:val="28"/>
          <w:vertAlign w:val="superscript"/>
        </w:rPr>
        <w:t>th</w:t>
      </w:r>
      <w:r>
        <w:rPr>
          <w:rFonts w:ascii="Arial" w:hAnsi="Arial" w:cs="Arial"/>
          <w:b/>
          <w:sz w:val="28"/>
          <w:szCs w:val="28"/>
        </w:rPr>
        <w:t xml:space="preserve"> April 2017</w:t>
      </w:r>
    </w:p>
    <w:p w:rsidR="00526C96" w:rsidRPr="00472A0A" w:rsidRDefault="00526C96" w:rsidP="00526C96">
      <w:pPr>
        <w:spacing w:after="0" w:line="240" w:lineRule="auto"/>
        <w:jc w:val="center"/>
        <w:rPr>
          <w:rFonts w:ascii="Arial" w:hAnsi="Arial" w:cs="Arial"/>
          <w:b/>
        </w:rPr>
      </w:pPr>
      <w:r>
        <w:rPr>
          <w:rFonts w:ascii="Arial" w:hAnsi="Arial" w:cs="Arial"/>
        </w:rPr>
        <w:t>Aarhus University, Aarhus, Denmark</w:t>
      </w:r>
    </w:p>
    <w:p w:rsidR="00526C96" w:rsidRPr="00EF3CFB" w:rsidRDefault="00526C96" w:rsidP="00526C96">
      <w:pPr>
        <w:spacing w:after="0" w:line="240" w:lineRule="auto"/>
        <w:jc w:val="center"/>
        <w:rPr>
          <w:rFonts w:ascii="Arial" w:hAnsi="Arial" w:cs="Arial"/>
          <w:b/>
          <w:sz w:val="28"/>
          <w:szCs w:val="28"/>
        </w:rPr>
      </w:pPr>
    </w:p>
    <w:p w:rsidR="00526C96" w:rsidRPr="00254C98" w:rsidRDefault="00526C96" w:rsidP="00526C96">
      <w:pPr>
        <w:spacing w:after="0" w:line="240" w:lineRule="auto"/>
        <w:jc w:val="center"/>
        <w:rPr>
          <w:rFonts w:ascii="Arial" w:hAnsi="Arial" w:cs="Arial"/>
          <w:b/>
          <w:color w:val="002060"/>
          <w:sz w:val="36"/>
          <w:szCs w:val="36"/>
        </w:rPr>
      </w:pPr>
      <w:r>
        <w:rPr>
          <w:rFonts w:ascii="Arial" w:hAnsi="Arial" w:cs="Arial"/>
          <w:b/>
          <w:color w:val="002060"/>
          <w:sz w:val="36"/>
          <w:szCs w:val="36"/>
        </w:rPr>
        <w:t>Final Programme</w:t>
      </w:r>
    </w:p>
    <w:p w:rsidR="00526C96" w:rsidRPr="00662ADF" w:rsidRDefault="00526C96" w:rsidP="00526C96">
      <w:pPr>
        <w:widowControl w:val="0"/>
        <w:autoSpaceDE w:val="0"/>
        <w:autoSpaceDN w:val="0"/>
        <w:adjustRightInd w:val="0"/>
        <w:spacing w:after="0" w:line="240" w:lineRule="auto"/>
        <w:rPr>
          <w:rFonts w:ascii="Helvetica" w:hAnsi="Helvetica" w:cs="Helvetica"/>
          <w:b/>
          <w:bCs/>
          <w:u w:val="single"/>
          <w:lang w:val="en-US"/>
        </w:rPr>
      </w:pPr>
      <w:r w:rsidRPr="00662ADF">
        <w:rPr>
          <w:rFonts w:ascii="Helvetica" w:hAnsi="Helvetica" w:cs="Helvetica"/>
          <w:b/>
          <w:bCs/>
          <w:u w:val="single"/>
          <w:lang w:val="en-US"/>
        </w:rPr>
        <w:t>Sunday 2</w:t>
      </w:r>
      <w:r w:rsidRPr="00662ADF">
        <w:rPr>
          <w:rFonts w:ascii="Helvetica" w:hAnsi="Helvetica" w:cs="Helvetica"/>
          <w:b/>
          <w:bCs/>
          <w:u w:val="single"/>
          <w:vertAlign w:val="superscript"/>
          <w:lang w:val="en-US"/>
        </w:rPr>
        <w:t>nd</w:t>
      </w:r>
      <w:r w:rsidRPr="00662ADF">
        <w:rPr>
          <w:rFonts w:ascii="Helvetica" w:hAnsi="Helvetica" w:cs="Helvetica"/>
          <w:b/>
          <w:bCs/>
          <w:u w:val="single"/>
          <w:lang w:val="en-US"/>
        </w:rPr>
        <w:t xml:space="preserve"> April 2017 </w:t>
      </w:r>
    </w:p>
    <w:p w:rsidR="00526C96" w:rsidRPr="00662ADF" w:rsidRDefault="00526C96" w:rsidP="00526C96">
      <w:pPr>
        <w:widowControl w:val="0"/>
        <w:autoSpaceDE w:val="0"/>
        <w:autoSpaceDN w:val="0"/>
        <w:adjustRightInd w:val="0"/>
        <w:spacing w:after="0" w:line="240" w:lineRule="auto"/>
        <w:rPr>
          <w:rFonts w:ascii="Arial" w:hAnsi="Arial" w:cs="Arial"/>
        </w:rPr>
      </w:pPr>
      <w:r w:rsidRPr="00662ADF">
        <w:rPr>
          <w:rFonts w:ascii="Arial" w:hAnsi="Arial" w:cs="Arial"/>
        </w:rPr>
        <w:t xml:space="preserve">Arrival and check in at Hotel </w:t>
      </w:r>
      <w:proofErr w:type="spellStart"/>
      <w:r w:rsidRPr="00662ADF">
        <w:rPr>
          <w:rFonts w:ascii="Arial" w:hAnsi="Arial" w:cs="Arial"/>
        </w:rPr>
        <w:t>Comwell</w:t>
      </w:r>
      <w:proofErr w:type="spellEnd"/>
      <w:r w:rsidRPr="00662ADF">
        <w:rPr>
          <w:rFonts w:ascii="Arial" w:hAnsi="Arial" w:cs="Arial"/>
        </w:rPr>
        <w:t xml:space="preserve"> Aarhus (</w:t>
      </w:r>
      <w:hyperlink r:id="rId9" w:history="1">
        <w:r w:rsidRPr="00662ADF">
          <w:rPr>
            <w:rFonts w:ascii="Helvetica" w:hAnsi="Helvetica" w:cs="Helvetica"/>
            <w:color w:val="0950D0"/>
            <w:u w:val="single" w:color="0950D0"/>
          </w:rPr>
          <w:t>http://www.comwellaarhus.dk/frontpage/</w:t>
        </w:r>
      </w:hyperlink>
      <w:r w:rsidRPr="00662ADF">
        <w:rPr>
          <w:rFonts w:ascii="Helvetica" w:hAnsi="Helvetica" w:cs="Helvetica"/>
        </w:rPr>
        <w:t>)</w:t>
      </w:r>
      <w:r w:rsidRPr="00662ADF">
        <w:rPr>
          <w:rFonts w:ascii="Arial" w:hAnsi="Arial" w:cs="Arial"/>
        </w:rPr>
        <w:t xml:space="preserve"> </w:t>
      </w:r>
    </w:p>
    <w:p w:rsidR="00526C96" w:rsidRPr="00662ADF" w:rsidRDefault="00526C96" w:rsidP="00526C96">
      <w:pPr>
        <w:widowControl w:val="0"/>
        <w:autoSpaceDE w:val="0"/>
        <w:autoSpaceDN w:val="0"/>
        <w:adjustRightInd w:val="0"/>
        <w:spacing w:after="0" w:line="240" w:lineRule="auto"/>
        <w:rPr>
          <w:rFonts w:ascii="Helvetica" w:hAnsi="Helvetica" w:cs="Helvetica"/>
          <w:b/>
          <w:bCs/>
          <w:lang w:val="en-US"/>
        </w:rPr>
      </w:pPr>
      <w:r w:rsidRPr="00662ADF">
        <w:rPr>
          <w:rFonts w:ascii="Arial" w:hAnsi="Arial" w:cs="Arial"/>
        </w:rPr>
        <w:t>Dinner on Sunday evening is not provided</w:t>
      </w:r>
    </w:p>
    <w:p w:rsidR="00526C96" w:rsidRPr="00662ADF" w:rsidRDefault="00526C96" w:rsidP="00526C96">
      <w:pPr>
        <w:widowControl w:val="0"/>
        <w:autoSpaceDE w:val="0"/>
        <w:autoSpaceDN w:val="0"/>
        <w:adjustRightInd w:val="0"/>
        <w:spacing w:after="0" w:line="240" w:lineRule="auto"/>
        <w:rPr>
          <w:rFonts w:ascii="Helvetica" w:hAnsi="Helvetica" w:cs="Helvetica"/>
          <w:b/>
          <w:bCs/>
          <w:lang w:val="en-US"/>
        </w:rPr>
      </w:pPr>
    </w:p>
    <w:p w:rsidR="00526C96" w:rsidRPr="00662ADF" w:rsidRDefault="00526C96" w:rsidP="00526C96">
      <w:pPr>
        <w:widowControl w:val="0"/>
        <w:autoSpaceDE w:val="0"/>
        <w:autoSpaceDN w:val="0"/>
        <w:adjustRightInd w:val="0"/>
        <w:spacing w:after="0" w:line="240" w:lineRule="auto"/>
        <w:rPr>
          <w:rFonts w:ascii="Helvetica" w:hAnsi="Helvetica" w:cs="Helvetica"/>
          <w:u w:val="single"/>
          <w:lang w:val="en-US"/>
        </w:rPr>
      </w:pPr>
      <w:r w:rsidRPr="00662ADF">
        <w:rPr>
          <w:rFonts w:ascii="Helvetica" w:hAnsi="Helvetica" w:cs="Helvetica"/>
          <w:b/>
          <w:bCs/>
          <w:u w:val="single"/>
          <w:lang w:val="en-US"/>
        </w:rPr>
        <w:t>Monday 3rd April 2017</w:t>
      </w:r>
    </w:p>
    <w:p w:rsidR="00526C96" w:rsidRPr="00662ADF" w:rsidRDefault="00526C96" w:rsidP="00526C96">
      <w:pPr>
        <w:widowControl w:val="0"/>
        <w:autoSpaceDE w:val="0"/>
        <w:autoSpaceDN w:val="0"/>
        <w:adjustRightInd w:val="0"/>
        <w:spacing w:after="0" w:line="240" w:lineRule="auto"/>
        <w:rPr>
          <w:rFonts w:ascii="Helvetica" w:hAnsi="Helvetica" w:cs="Helvetica"/>
          <w:lang w:val="en-US"/>
        </w:rPr>
      </w:pPr>
      <w:r w:rsidRPr="00662ADF">
        <w:rPr>
          <w:rFonts w:ascii="Helvetica" w:hAnsi="Helvetica" w:cs="Helvetica"/>
          <w:lang w:val="en-US"/>
        </w:rPr>
        <w:t>7.00-8.00</w:t>
      </w:r>
      <w:r w:rsidRPr="00662ADF">
        <w:rPr>
          <w:rFonts w:ascii="Helvetica" w:hAnsi="Helvetica" w:cs="Helvetica"/>
          <w:lang w:val="en-US"/>
        </w:rPr>
        <w:tab/>
        <w:t>Breakfast at Hotel </w:t>
      </w:r>
      <w:proofErr w:type="spellStart"/>
      <w:r w:rsidRPr="00662ADF">
        <w:rPr>
          <w:rFonts w:ascii="Helvetica" w:hAnsi="Helvetica" w:cs="Helvetica"/>
          <w:lang w:val="en-US"/>
        </w:rPr>
        <w:t>Comwell</w:t>
      </w:r>
      <w:proofErr w:type="spellEnd"/>
    </w:p>
    <w:p w:rsidR="00526C96" w:rsidRDefault="00526C96" w:rsidP="00526C96">
      <w:pPr>
        <w:widowControl w:val="0"/>
        <w:autoSpaceDE w:val="0"/>
        <w:autoSpaceDN w:val="0"/>
        <w:adjustRightInd w:val="0"/>
        <w:spacing w:after="0" w:line="240" w:lineRule="auto"/>
        <w:rPr>
          <w:rFonts w:ascii="Helvetica" w:hAnsi="Helvetica" w:cs="Helvetica"/>
          <w:lang w:val="en-US"/>
        </w:rPr>
      </w:pPr>
      <w:r w:rsidRPr="00662ADF">
        <w:rPr>
          <w:rFonts w:ascii="Helvetica" w:hAnsi="Helvetica" w:cs="Helvetica"/>
          <w:lang w:val="en-US"/>
        </w:rPr>
        <w:t>8.00-8.30</w:t>
      </w:r>
      <w:r w:rsidRPr="00662ADF">
        <w:rPr>
          <w:rFonts w:ascii="Helvetica" w:hAnsi="Helvetica" w:cs="Helvetica"/>
          <w:lang w:val="en-US"/>
        </w:rPr>
        <w:tab/>
        <w:t xml:space="preserve">Make your own way to the </w:t>
      </w:r>
      <w:proofErr w:type="spellStart"/>
      <w:r>
        <w:rPr>
          <w:rFonts w:ascii="Helvetica" w:hAnsi="Helvetica" w:cs="Helvetica"/>
          <w:lang w:val="en-US"/>
        </w:rPr>
        <w:t>Jeppe</w:t>
      </w:r>
      <w:proofErr w:type="spellEnd"/>
      <w:r>
        <w:rPr>
          <w:rFonts w:ascii="Helvetica" w:hAnsi="Helvetica" w:cs="Helvetica"/>
          <w:lang w:val="en-US"/>
        </w:rPr>
        <w:t xml:space="preserve"> </w:t>
      </w:r>
      <w:proofErr w:type="spellStart"/>
      <w:r>
        <w:rPr>
          <w:rFonts w:ascii="Helvetica" w:hAnsi="Helvetica" w:cs="Helvetica"/>
          <w:lang w:val="en-US"/>
        </w:rPr>
        <w:t>Vontillius</w:t>
      </w:r>
      <w:proofErr w:type="spellEnd"/>
      <w:r>
        <w:rPr>
          <w:rFonts w:ascii="Helvetica" w:hAnsi="Helvetica" w:cs="Helvetica"/>
          <w:lang w:val="en-US"/>
        </w:rPr>
        <w:t xml:space="preserve"> Auditorium </w:t>
      </w:r>
      <w:r w:rsidRPr="00662ADF">
        <w:rPr>
          <w:rFonts w:ascii="Helvetica" w:hAnsi="Helvetica" w:cs="Helvetica"/>
          <w:lang w:val="en-US"/>
        </w:rPr>
        <w:t>(30 min walk</w:t>
      </w:r>
      <w:r>
        <w:rPr>
          <w:rFonts w:ascii="Helvetica" w:hAnsi="Helvetica" w:cs="Helvetica"/>
          <w:lang w:val="en-US"/>
        </w:rPr>
        <w:t xml:space="preserve"> from the hotel</w:t>
      </w:r>
      <w:r w:rsidRPr="00662ADF">
        <w:rPr>
          <w:rFonts w:ascii="Helvetica" w:hAnsi="Helvetica" w:cs="Helvetica"/>
          <w:lang w:val="en-US"/>
        </w:rPr>
        <w:t>)</w:t>
      </w:r>
    </w:p>
    <w:p w:rsidR="00526C96" w:rsidRPr="00662ADF" w:rsidRDefault="00526C96" w:rsidP="00526C96">
      <w:pPr>
        <w:widowControl w:val="0"/>
        <w:autoSpaceDE w:val="0"/>
        <w:autoSpaceDN w:val="0"/>
        <w:adjustRightInd w:val="0"/>
        <w:spacing w:after="0" w:line="240" w:lineRule="auto"/>
        <w:ind w:left="1304"/>
        <w:rPr>
          <w:rFonts w:ascii="Helvetica" w:hAnsi="Helvetica" w:cs="Helvetica"/>
          <w:lang w:val="en-US"/>
        </w:rPr>
      </w:pPr>
      <w:r>
        <w:rPr>
          <w:rFonts w:ascii="Helvetica" w:hAnsi="Helvetica" w:cs="Helvetica"/>
          <w:lang w:val="en-US"/>
        </w:rPr>
        <w:t xml:space="preserve">Lakeside Auditoriums, </w:t>
      </w:r>
      <w:r w:rsidRPr="00AA5D3F">
        <w:rPr>
          <w:rFonts w:ascii="Helvetica" w:hAnsi="Helvetica" w:cs="Helvetica"/>
          <w:lang w:val="da-DK"/>
        </w:rPr>
        <w:t>Vennelyst Boulevard 8, Aarhus</w:t>
      </w:r>
      <w:r w:rsidRPr="00AA5D3F">
        <w:rPr>
          <w:rFonts w:ascii="Helvetica" w:hAnsi="Helvetica" w:cs="Helvetica"/>
          <w:lang w:val="en-US"/>
        </w:rPr>
        <w:t xml:space="preserve"> </w:t>
      </w:r>
      <w:r>
        <w:rPr>
          <w:rFonts w:ascii="Helvetica" w:hAnsi="Helvetica" w:cs="Helvetica"/>
          <w:lang w:val="en-US"/>
        </w:rPr>
        <w:t>University Campus</w:t>
      </w:r>
    </w:p>
    <w:p w:rsidR="00526C96" w:rsidRPr="00662ADF" w:rsidRDefault="00526C96" w:rsidP="00526C96">
      <w:pPr>
        <w:widowControl w:val="0"/>
        <w:autoSpaceDE w:val="0"/>
        <w:autoSpaceDN w:val="0"/>
        <w:adjustRightInd w:val="0"/>
        <w:spacing w:after="0" w:line="240" w:lineRule="auto"/>
        <w:rPr>
          <w:rFonts w:ascii="Helvetica" w:hAnsi="Helvetica" w:cs="Helvetica"/>
          <w:lang w:val="en-US"/>
        </w:rPr>
      </w:pPr>
      <w:r w:rsidRPr="00662ADF">
        <w:rPr>
          <w:rFonts w:ascii="Helvetica" w:hAnsi="Helvetica" w:cs="Helvetica"/>
          <w:lang w:val="en-US"/>
        </w:rPr>
        <w:t>8.30-8.40</w:t>
      </w:r>
      <w:r w:rsidRPr="00662ADF">
        <w:rPr>
          <w:rFonts w:ascii="Helvetica" w:hAnsi="Helvetica" w:cs="Helvetica"/>
          <w:lang w:val="en-US"/>
        </w:rPr>
        <w:tab/>
        <w:t>Registration</w:t>
      </w:r>
    </w:p>
    <w:p w:rsidR="00526C96" w:rsidRPr="00662ADF" w:rsidRDefault="00526C96" w:rsidP="00526C96">
      <w:pPr>
        <w:widowControl w:val="0"/>
        <w:autoSpaceDE w:val="0"/>
        <w:autoSpaceDN w:val="0"/>
        <w:adjustRightInd w:val="0"/>
        <w:spacing w:after="0" w:line="240" w:lineRule="auto"/>
        <w:rPr>
          <w:rFonts w:ascii="Helvetica" w:hAnsi="Helvetica" w:cs="Helvetica"/>
          <w:lang w:val="en-US"/>
        </w:rPr>
      </w:pPr>
      <w:r w:rsidRPr="00662ADF">
        <w:rPr>
          <w:rFonts w:ascii="Helvetica" w:hAnsi="Helvetica" w:cs="Helvetica"/>
          <w:lang w:val="en-US"/>
        </w:rPr>
        <w:t>8.40-8.50</w:t>
      </w:r>
      <w:r w:rsidRPr="00662ADF">
        <w:rPr>
          <w:rFonts w:ascii="Helvetica" w:hAnsi="Helvetica" w:cs="Helvetica"/>
          <w:lang w:val="en-US"/>
        </w:rPr>
        <w:tab/>
        <w:t>Welcome, Introduction / Housekeeping and</w:t>
      </w:r>
    </w:p>
    <w:p w:rsidR="00526C96" w:rsidRPr="00662ADF" w:rsidRDefault="00526C96" w:rsidP="00526C96">
      <w:pPr>
        <w:widowControl w:val="0"/>
        <w:autoSpaceDE w:val="0"/>
        <w:autoSpaceDN w:val="0"/>
        <w:adjustRightInd w:val="0"/>
        <w:spacing w:after="0" w:line="240" w:lineRule="auto"/>
        <w:ind w:firstLine="1304"/>
        <w:rPr>
          <w:rFonts w:ascii="Helvetica" w:hAnsi="Helvetica" w:cs="Helvetica"/>
          <w:lang w:val="en-US"/>
        </w:rPr>
      </w:pPr>
      <w:r w:rsidRPr="00662ADF">
        <w:rPr>
          <w:rFonts w:ascii="Helvetica" w:hAnsi="Helvetica" w:cs="Helvetica"/>
          <w:lang w:val="en-US"/>
        </w:rPr>
        <w:t>Welcome to new members</w:t>
      </w:r>
      <w:r w:rsidRPr="00662ADF">
        <w:rPr>
          <w:rFonts w:ascii="Helvetica" w:hAnsi="Helvetica" w:cs="Helvetica"/>
          <w:lang w:val="en-US"/>
        </w:rPr>
        <w:tab/>
      </w:r>
      <w:r w:rsidRPr="00662ADF">
        <w:rPr>
          <w:rFonts w:ascii="Helvetica" w:hAnsi="Helvetica" w:cs="Helvetica"/>
          <w:lang w:val="en-US"/>
        </w:rPr>
        <w:tab/>
      </w:r>
      <w:r w:rsidRPr="00662ADF">
        <w:rPr>
          <w:rFonts w:ascii="Helvetica" w:hAnsi="Helvetica" w:cs="Helvetica"/>
          <w:lang w:val="en-US"/>
        </w:rPr>
        <w:tab/>
        <w:t>D. Witte</w:t>
      </w:r>
      <w:r w:rsidRPr="00662ADF">
        <w:rPr>
          <w:rFonts w:ascii="Helvetica" w:hAnsi="Helvetica" w:cs="Helvetica"/>
          <w:lang w:val="en-US"/>
        </w:rPr>
        <w:tab/>
      </w:r>
      <w:r w:rsidRPr="00662ADF">
        <w:rPr>
          <w:rFonts w:ascii="Helvetica" w:hAnsi="Helvetica" w:cs="Helvetica"/>
          <w:lang w:val="en-US"/>
        </w:rPr>
        <w:tab/>
      </w:r>
    </w:p>
    <w:p w:rsidR="00526C96" w:rsidRPr="00662ADF" w:rsidRDefault="00526C96" w:rsidP="00526C96">
      <w:pPr>
        <w:widowControl w:val="0"/>
        <w:autoSpaceDE w:val="0"/>
        <w:autoSpaceDN w:val="0"/>
        <w:adjustRightInd w:val="0"/>
        <w:spacing w:after="0" w:line="240" w:lineRule="auto"/>
        <w:rPr>
          <w:rFonts w:ascii="Helvetica" w:hAnsi="Helvetica" w:cs="Helvetica"/>
          <w:lang w:val="en-US"/>
        </w:rPr>
      </w:pPr>
      <w:r w:rsidRPr="00662ADF">
        <w:rPr>
          <w:rFonts w:ascii="Helvetica" w:hAnsi="Helvetica" w:cs="Helvetica"/>
          <w:lang w:val="en-US"/>
        </w:rPr>
        <w:t>8.50-9.00</w:t>
      </w:r>
      <w:r w:rsidRPr="00662ADF">
        <w:rPr>
          <w:rFonts w:ascii="Helvetica" w:hAnsi="Helvetica" w:cs="Helvetica"/>
          <w:lang w:val="en-US"/>
        </w:rPr>
        <w:tab/>
        <w:t>EASD Diabetes &amp; Cancer Study Group/ website</w:t>
      </w:r>
      <w:r w:rsidRPr="00662ADF">
        <w:rPr>
          <w:rFonts w:ascii="Helvetica" w:hAnsi="Helvetica" w:cs="Helvetica"/>
          <w:lang w:val="en-US"/>
        </w:rPr>
        <w:tab/>
        <w:t>A. Renehan</w:t>
      </w:r>
      <w:r w:rsidRPr="00662ADF">
        <w:rPr>
          <w:rFonts w:ascii="Helvetica" w:hAnsi="Helvetica" w:cs="Helvetica"/>
          <w:lang w:val="en-US"/>
        </w:rPr>
        <w:tab/>
      </w:r>
      <w:r w:rsidRPr="00662ADF">
        <w:rPr>
          <w:rFonts w:ascii="Helvetica" w:hAnsi="Helvetica" w:cs="Helvetica"/>
          <w:lang w:val="en-US"/>
        </w:rPr>
        <w:tab/>
      </w:r>
    </w:p>
    <w:p w:rsidR="00526C96" w:rsidRPr="00662ADF" w:rsidRDefault="00526C96" w:rsidP="00526C96">
      <w:pPr>
        <w:widowControl w:val="0"/>
        <w:autoSpaceDE w:val="0"/>
        <w:autoSpaceDN w:val="0"/>
        <w:adjustRightInd w:val="0"/>
        <w:spacing w:after="0" w:line="240" w:lineRule="auto"/>
        <w:rPr>
          <w:rFonts w:ascii="Helvetica" w:hAnsi="Helvetica" w:cs="Helvetica"/>
          <w:lang w:val="en-US"/>
        </w:rPr>
      </w:pPr>
      <w:r>
        <w:rPr>
          <w:rFonts w:ascii="Helvetica" w:hAnsi="Helvetica" w:cs="Helvetica"/>
          <w:lang w:val="en-US"/>
        </w:rPr>
        <w:t>9.00-9.3</w:t>
      </w:r>
      <w:r w:rsidRPr="00662ADF">
        <w:rPr>
          <w:rFonts w:ascii="Helvetica" w:hAnsi="Helvetica" w:cs="Helvetica"/>
          <w:lang w:val="en-US"/>
        </w:rPr>
        <w:t>0</w:t>
      </w:r>
      <w:r w:rsidRPr="00662ADF">
        <w:rPr>
          <w:rFonts w:ascii="Helvetica" w:hAnsi="Helvetica" w:cs="Helvetica"/>
          <w:lang w:val="en-US"/>
        </w:rPr>
        <w:tab/>
        <w:t>Diabetes and risks of cancer and CVD:</w:t>
      </w:r>
    </w:p>
    <w:p w:rsidR="00526C96" w:rsidRPr="00662ADF" w:rsidRDefault="00526C96" w:rsidP="00526C96">
      <w:pPr>
        <w:widowControl w:val="0"/>
        <w:autoSpaceDE w:val="0"/>
        <w:autoSpaceDN w:val="0"/>
        <w:adjustRightInd w:val="0"/>
        <w:spacing w:after="0" w:line="240" w:lineRule="auto"/>
        <w:ind w:firstLine="1304"/>
        <w:rPr>
          <w:rFonts w:ascii="Helvetica" w:hAnsi="Helvetica" w:cs="Helvetica"/>
          <w:lang w:val="en-US"/>
        </w:rPr>
      </w:pPr>
      <w:proofErr w:type="gramStart"/>
      <w:r w:rsidRPr="00662ADF">
        <w:rPr>
          <w:rFonts w:ascii="Helvetica" w:hAnsi="Helvetica" w:cs="Helvetica"/>
          <w:lang w:val="en-US"/>
        </w:rPr>
        <w:t>marginal</w:t>
      </w:r>
      <w:proofErr w:type="gramEnd"/>
      <w:r w:rsidRPr="00662ADF">
        <w:rPr>
          <w:rFonts w:ascii="Helvetica" w:hAnsi="Helvetica" w:cs="Helvetica"/>
          <w:lang w:val="en-US"/>
        </w:rPr>
        <w:t xml:space="preserve"> structural models </w:t>
      </w:r>
      <w:r w:rsidRPr="00662ADF">
        <w:rPr>
          <w:rFonts w:ascii="Helvetica" w:hAnsi="Helvetica" w:cs="Helvetica"/>
          <w:lang w:val="en-US"/>
        </w:rPr>
        <w:tab/>
      </w:r>
      <w:r w:rsidRPr="00662ADF">
        <w:rPr>
          <w:rFonts w:ascii="Helvetica" w:hAnsi="Helvetica" w:cs="Helvetica"/>
          <w:lang w:val="en-US"/>
        </w:rPr>
        <w:tab/>
        <w:t>R. Farmer</w:t>
      </w:r>
      <w:r w:rsidRPr="00662ADF">
        <w:rPr>
          <w:rFonts w:ascii="Helvetica" w:hAnsi="Helvetica" w:cs="Helvetica"/>
          <w:lang w:val="en-US"/>
        </w:rPr>
        <w:tab/>
      </w:r>
      <w:r w:rsidRPr="00662ADF">
        <w:rPr>
          <w:rFonts w:ascii="Helvetica" w:hAnsi="Helvetica" w:cs="Helvetica"/>
          <w:lang w:val="en-US"/>
        </w:rPr>
        <w:tab/>
      </w:r>
    </w:p>
    <w:p w:rsidR="00526C96" w:rsidRDefault="00526C96" w:rsidP="00526C96">
      <w:pPr>
        <w:widowControl w:val="0"/>
        <w:autoSpaceDE w:val="0"/>
        <w:autoSpaceDN w:val="0"/>
        <w:adjustRightInd w:val="0"/>
        <w:spacing w:after="0" w:line="240" w:lineRule="auto"/>
        <w:rPr>
          <w:rFonts w:ascii="Helvetica" w:hAnsi="Helvetica" w:cs="Helvetica"/>
          <w:lang w:val="en-US"/>
        </w:rPr>
      </w:pPr>
      <w:r>
        <w:rPr>
          <w:rFonts w:ascii="Helvetica" w:hAnsi="Helvetica" w:cs="Helvetica"/>
          <w:lang w:val="en-US"/>
        </w:rPr>
        <w:t>9.30</w:t>
      </w:r>
      <w:r w:rsidRPr="00662ADF">
        <w:rPr>
          <w:rFonts w:ascii="Helvetica" w:hAnsi="Helvetica" w:cs="Helvetica"/>
          <w:lang w:val="en-US"/>
        </w:rPr>
        <w:t>-</w:t>
      </w:r>
      <w:r>
        <w:rPr>
          <w:rFonts w:ascii="Helvetica" w:hAnsi="Helvetica" w:cs="Helvetica"/>
          <w:lang w:val="en-US"/>
        </w:rPr>
        <w:t>10.0</w:t>
      </w:r>
      <w:r w:rsidRPr="00662ADF">
        <w:rPr>
          <w:rFonts w:ascii="Helvetica" w:hAnsi="Helvetica" w:cs="Helvetica"/>
          <w:lang w:val="en-US"/>
        </w:rPr>
        <w:t>0</w:t>
      </w:r>
      <w:r w:rsidRPr="00662ADF">
        <w:rPr>
          <w:rFonts w:ascii="Helvetica" w:hAnsi="Helvetica" w:cs="Helvetica"/>
          <w:lang w:val="en-US"/>
        </w:rPr>
        <w:tab/>
      </w:r>
      <w:r>
        <w:rPr>
          <w:rFonts w:ascii="Helvetica" w:hAnsi="Helvetica" w:cs="Helvetica"/>
          <w:lang w:val="en-US"/>
        </w:rPr>
        <w:t>Updates from the Research Groups</w:t>
      </w:r>
    </w:p>
    <w:p w:rsidR="00526C96" w:rsidRDefault="00526C96" w:rsidP="00526C96">
      <w:pPr>
        <w:widowControl w:val="0"/>
        <w:tabs>
          <w:tab w:val="left" w:pos="1276"/>
          <w:tab w:val="left" w:pos="1560"/>
        </w:tabs>
        <w:autoSpaceDE w:val="0"/>
        <w:autoSpaceDN w:val="0"/>
        <w:adjustRightInd w:val="0"/>
        <w:spacing w:after="0" w:line="240" w:lineRule="auto"/>
        <w:rPr>
          <w:rFonts w:ascii="Helvetica" w:hAnsi="Helvetica" w:cs="Helvetica"/>
          <w:lang w:val="en-US"/>
        </w:rPr>
      </w:pPr>
      <w:r>
        <w:rPr>
          <w:rFonts w:ascii="Helvetica" w:hAnsi="Helvetica" w:cs="Helvetica"/>
          <w:lang w:val="en-US"/>
        </w:rPr>
        <w:tab/>
        <w:t>1.</w:t>
      </w:r>
      <w:r>
        <w:rPr>
          <w:rFonts w:ascii="Helvetica" w:hAnsi="Helvetica" w:cs="Helvetica"/>
          <w:lang w:val="en-US"/>
        </w:rPr>
        <w:tab/>
        <w:t>Steno Diabetes Center Copenhagen</w:t>
      </w:r>
    </w:p>
    <w:p w:rsidR="00526C96" w:rsidRPr="00662ADF" w:rsidRDefault="00526C96" w:rsidP="00526C96">
      <w:pPr>
        <w:widowControl w:val="0"/>
        <w:tabs>
          <w:tab w:val="left" w:pos="1276"/>
          <w:tab w:val="left" w:pos="1560"/>
        </w:tabs>
        <w:autoSpaceDE w:val="0"/>
        <w:autoSpaceDN w:val="0"/>
        <w:adjustRightInd w:val="0"/>
        <w:spacing w:after="0" w:line="240" w:lineRule="auto"/>
        <w:rPr>
          <w:rFonts w:ascii="Helvetica" w:hAnsi="Helvetica" w:cs="Helvetica"/>
          <w:lang w:val="en-US"/>
        </w:rPr>
      </w:pPr>
      <w:r>
        <w:rPr>
          <w:rFonts w:ascii="Helvetica" w:hAnsi="Helvetica" w:cs="Helvetica"/>
          <w:lang w:val="en-US"/>
        </w:rPr>
        <w:tab/>
        <w:t>2. PHARMO Institute Utrecht</w:t>
      </w:r>
    </w:p>
    <w:p w:rsidR="00526C96" w:rsidRPr="00662ADF" w:rsidRDefault="00526C96" w:rsidP="00526C96">
      <w:pPr>
        <w:widowControl w:val="0"/>
        <w:autoSpaceDE w:val="0"/>
        <w:autoSpaceDN w:val="0"/>
        <w:adjustRightInd w:val="0"/>
        <w:spacing w:after="0" w:line="240" w:lineRule="auto"/>
        <w:rPr>
          <w:rFonts w:ascii="Helvetica" w:hAnsi="Helvetica" w:cs="Helvetica"/>
          <w:lang w:val="en-US"/>
        </w:rPr>
      </w:pPr>
      <w:r>
        <w:rPr>
          <w:noProof/>
          <w:lang w:val="en-US"/>
        </w:rPr>
        <mc:AlternateContent>
          <mc:Choice Requires="wps">
            <w:drawing>
              <wp:anchor distT="0" distB="0" distL="114300" distR="114300" simplePos="0" relativeHeight="251660800" behindDoc="0" locked="0" layoutInCell="1" allowOverlap="1" wp14:anchorId="0FE4E97A" wp14:editId="5BDD99AD">
                <wp:simplePos x="0" y="0"/>
                <wp:positionH relativeFrom="column">
                  <wp:posOffset>-114300</wp:posOffset>
                </wp:positionH>
                <wp:positionV relativeFrom="paragraph">
                  <wp:posOffset>168275</wp:posOffset>
                </wp:positionV>
                <wp:extent cx="6685280" cy="2607310"/>
                <wp:effectExtent l="0" t="0" r="20320" b="24130"/>
                <wp:wrapSquare wrapText="bothSides"/>
                <wp:docPr id="1" name="Text Box 1"/>
                <wp:cNvGraphicFramePr/>
                <a:graphic xmlns:a="http://schemas.openxmlformats.org/drawingml/2006/main">
                  <a:graphicData uri="http://schemas.microsoft.com/office/word/2010/wordprocessingShape">
                    <wps:wsp>
                      <wps:cNvSpPr txBox="1"/>
                      <wps:spPr>
                        <a:xfrm>
                          <a:off x="0" y="0"/>
                          <a:ext cx="6685280" cy="2607310"/>
                        </a:xfrm>
                        <a:prstGeom prst="rect">
                          <a:avLst/>
                        </a:prstGeom>
                        <a:noFill/>
                        <a:ln>
                          <a:solidFill>
                            <a:schemeClr val="tx2"/>
                          </a:solidFill>
                        </a:ln>
                        <a:effectLst/>
                        <a:extLst>
                          <a:ext uri="{C572A759-6A51-4108-AA02-DFA0A04FC94B}">
                            <ma14:wrappingTextBoxFlag xmlns:ma14="http://schemas.microsoft.com/office/mac/drawingml/2011/main"/>
                          </a:ext>
                        </a:extLst>
                      </wps:spPr>
                      <wps:txbx>
                        <w:txbxContent>
                          <w:p w:rsidR="00526C96" w:rsidRPr="008F3142" w:rsidRDefault="00526C96" w:rsidP="00526C96">
                            <w:pPr>
                              <w:widowControl w:val="0"/>
                              <w:autoSpaceDE w:val="0"/>
                              <w:autoSpaceDN w:val="0"/>
                              <w:adjustRightInd w:val="0"/>
                              <w:spacing w:after="0" w:line="240" w:lineRule="auto"/>
                              <w:rPr>
                                <w:rFonts w:ascii="Helvetica" w:hAnsi="Helvetica" w:cs="Helvetica"/>
                                <w:i/>
                                <w:color w:val="3366FF"/>
                                <w:lang w:val="en-US"/>
                              </w:rPr>
                            </w:pPr>
                            <w:r w:rsidRPr="008F3142">
                              <w:rPr>
                                <w:rFonts w:ascii="Helvetica" w:hAnsi="Helvetica" w:cs="Helvetica"/>
                                <w:b/>
                                <w:bCs/>
                                <w:i/>
                                <w:iCs/>
                                <w:color w:val="3366FF"/>
                                <w:lang w:val="en-US"/>
                              </w:rPr>
                              <w:t>DDA Symposium on Diabetes and Cancer</w:t>
                            </w:r>
                          </w:p>
                          <w:p w:rsidR="00526C96" w:rsidRPr="008F3142" w:rsidRDefault="00526C96" w:rsidP="00526C96">
                            <w:pPr>
                              <w:widowControl w:val="0"/>
                              <w:autoSpaceDE w:val="0"/>
                              <w:autoSpaceDN w:val="0"/>
                              <w:adjustRightInd w:val="0"/>
                              <w:spacing w:after="0" w:line="240" w:lineRule="auto"/>
                              <w:rPr>
                                <w:rFonts w:ascii="Helvetica" w:hAnsi="Helvetica" w:cs="Helvetica"/>
                                <w:i/>
                                <w:color w:val="3366FF"/>
                                <w:lang w:val="en-US"/>
                              </w:rPr>
                            </w:pPr>
                            <w:r w:rsidRPr="008F3142">
                              <w:rPr>
                                <w:rFonts w:ascii="Helvetica" w:hAnsi="Helvetica" w:cs="Helvetica"/>
                                <w:i/>
                                <w:iCs/>
                                <w:color w:val="3366FF"/>
                                <w:lang w:val="en-US"/>
                              </w:rPr>
                              <w:t>10:00-10:30</w:t>
                            </w:r>
                            <w:r w:rsidRPr="008F3142">
                              <w:rPr>
                                <w:rFonts w:ascii="Helvetica" w:hAnsi="Helvetica" w:cs="Helvetica"/>
                                <w:i/>
                                <w:iCs/>
                                <w:color w:val="3366FF"/>
                                <w:lang w:val="en-US"/>
                              </w:rPr>
                              <w:tab/>
                              <w:t>Coffee and registration of DDA delegates                                                            </w:t>
                            </w:r>
                          </w:p>
                          <w:p w:rsidR="00526C96" w:rsidRPr="008F3142" w:rsidRDefault="00526C96" w:rsidP="00526C96">
                            <w:pPr>
                              <w:widowControl w:val="0"/>
                              <w:autoSpaceDE w:val="0"/>
                              <w:autoSpaceDN w:val="0"/>
                              <w:adjustRightInd w:val="0"/>
                              <w:spacing w:after="0" w:line="240" w:lineRule="auto"/>
                              <w:rPr>
                                <w:rFonts w:ascii="Helvetica" w:hAnsi="Helvetica" w:cs="Helvetica"/>
                                <w:i/>
                                <w:iCs/>
                                <w:color w:val="3366FF"/>
                                <w:lang w:val="en-US"/>
                              </w:rPr>
                            </w:pPr>
                            <w:r w:rsidRPr="008F3142">
                              <w:rPr>
                                <w:rFonts w:ascii="Helvetica" w:hAnsi="Helvetica" w:cs="Helvetica"/>
                                <w:i/>
                                <w:iCs/>
                                <w:color w:val="3366FF"/>
                                <w:lang w:val="en-US"/>
                              </w:rPr>
                              <w:t>10:30-11:10</w:t>
                            </w:r>
                            <w:r w:rsidRPr="008F3142">
                              <w:rPr>
                                <w:rFonts w:ascii="Helvetica" w:hAnsi="Helvetica" w:cs="Helvetica"/>
                                <w:i/>
                                <w:iCs/>
                                <w:color w:val="3366FF"/>
                                <w:lang w:val="en-US"/>
                              </w:rPr>
                              <w:tab/>
                              <w:t>Diabetes and Cancer:</w:t>
                            </w:r>
                          </w:p>
                          <w:p w:rsidR="00526C96" w:rsidRPr="008F3142" w:rsidRDefault="00526C96" w:rsidP="00526C96">
                            <w:pPr>
                              <w:widowControl w:val="0"/>
                              <w:autoSpaceDE w:val="0"/>
                              <w:autoSpaceDN w:val="0"/>
                              <w:adjustRightInd w:val="0"/>
                              <w:spacing w:after="0" w:line="240" w:lineRule="auto"/>
                              <w:ind w:firstLine="1304"/>
                              <w:rPr>
                                <w:rFonts w:ascii="Helvetica" w:hAnsi="Helvetica" w:cs="Helvetica"/>
                                <w:i/>
                                <w:color w:val="3366FF"/>
                                <w:lang w:val="en-US"/>
                              </w:rPr>
                            </w:pPr>
                            <w:r w:rsidRPr="008F3142">
                              <w:rPr>
                                <w:rFonts w:ascii="Helvetica" w:hAnsi="Helvetica" w:cs="Helvetica"/>
                                <w:i/>
                                <w:iCs/>
                                <w:color w:val="3366FF"/>
                                <w:lang w:val="en-US"/>
                              </w:rPr>
                              <w:t>The evidence and the controversies</w:t>
                            </w:r>
                            <w:r w:rsidRPr="008F3142">
                              <w:rPr>
                                <w:rFonts w:ascii="Helvetica" w:hAnsi="Helvetica" w:cs="Helvetica"/>
                                <w:i/>
                                <w:iCs/>
                                <w:color w:val="3366FF"/>
                                <w:lang w:val="en-US"/>
                              </w:rPr>
                              <w:tab/>
                            </w:r>
                            <w:r w:rsidRPr="008F3142">
                              <w:rPr>
                                <w:rFonts w:ascii="Helvetica" w:hAnsi="Helvetica" w:cs="Helvetica"/>
                                <w:i/>
                                <w:iCs/>
                                <w:color w:val="3366FF"/>
                                <w:lang w:val="en-US"/>
                              </w:rPr>
                              <w:tab/>
                              <w:t>A. Renehan</w:t>
                            </w:r>
                            <w:r w:rsidRPr="008F3142">
                              <w:rPr>
                                <w:rFonts w:ascii="Helvetica" w:hAnsi="Helvetica" w:cs="Helvetica"/>
                                <w:i/>
                                <w:iCs/>
                                <w:color w:val="3366FF"/>
                                <w:lang w:val="en-US"/>
                              </w:rPr>
                              <w:tab/>
                            </w:r>
                            <w:r w:rsidRPr="008F3142">
                              <w:rPr>
                                <w:rFonts w:ascii="Helvetica" w:hAnsi="Helvetica" w:cs="Helvetica"/>
                                <w:i/>
                                <w:iCs/>
                                <w:color w:val="3366FF"/>
                                <w:lang w:val="en-US"/>
                              </w:rPr>
                              <w:tab/>
                            </w:r>
                          </w:p>
                          <w:p w:rsidR="00526C96" w:rsidRPr="008F3142" w:rsidRDefault="00526C96" w:rsidP="00526C96">
                            <w:pPr>
                              <w:widowControl w:val="0"/>
                              <w:autoSpaceDE w:val="0"/>
                              <w:autoSpaceDN w:val="0"/>
                              <w:adjustRightInd w:val="0"/>
                              <w:spacing w:after="0" w:line="240" w:lineRule="auto"/>
                              <w:rPr>
                                <w:rFonts w:ascii="Helvetica" w:hAnsi="Helvetica" w:cs="Helvetica"/>
                                <w:i/>
                                <w:iCs/>
                                <w:color w:val="3366FF"/>
                                <w:lang w:val="en-US"/>
                              </w:rPr>
                            </w:pPr>
                            <w:r w:rsidRPr="008F3142">
                              <w:rPr>
                                <w:rFonts w:ascii="Helvetica" w:hAnsi="Helvetica" w:cs="Helvetica"/>
                                <w:i/>
                                <w:iCs/>
                                <w:color w:val="3366FF"/>
                                <w:lang w:val="en-US"/>
                              </w:rPr>
                              <w:t>11.10-11.50</w:t>
                            </w:r>
                            <w:r w:rsidRPr="008F3142">
                              <w:rPr>
                                <w:rFonts w:ascii="Helvetica" w:hAnsi="Helvetica" w:cs="Helvetica"/>
                                <w:i/>
                                <w:iCs/>
                                <w:color w:val="3366FF"/>
                                <w:lang w:val="en-US"/>
                              </w:rPr>
                              <w:tab/>
                              <w:t>Projects in diabetes and cancer in the Swedish</w:t>
                            </w:r>
                          </w:p>
                          <w:p w:rsidR="00526C96" w:rsidRPr="008F3142" w:rsidRDefault="00526C96" w:rsidP="00526C96">
                            <w:pPr>
                              <w:widowControl w:val="0"/>
                              <w:autoSpaceDE w:val="0"/>
                              <w:autoSpaceDN w:val="0"/>
                              <w:adjustRightInd w:val="0"/>
                              <w:spacing w:after="0" w:line="240" w:lineRule="auto"/>
                              <w:ind w:firstLine="1304"/>
                              <w:rPr>
                                <w:rFonts w:ascii="Helvetica" w:hAnsi="Helvetica" w:cs="Helvetica"/>
                                <w:i/>
                                <w:color w:val="3366FF"/>
                                <w:lang w:val="en-US"/>
                              </w:rPr>
                            </w:pPr>
                            <w:r w:rsidRPr="008F3142">
                              <w:rPr>
                                <w:rFonts w:ascii="Helvetica" w:hAnsi="Helvetica" w:cs="Helvetica"/>
                                <w:i/>
                                <w:iCs/>
                                <w:color w:val="3366FF"/>
                                <w:lang w:val="en-US"/>
                              </w:rPr>
                              <w:t xml:space="preserve">Diabetes Register </w:t>
                            </w:r>
                            <w:r w:rsidRPr="008F3142">
                              <w:rPr>
                                <w:rFonts w:ascii="Helvetica" w:hAnsi="Helvetica" w:cs="Helvetica"/>
                                <w:i/>
                                <w:iCs/>
                                <w:color w:val="3366FF"/>
                                <w:lang w:val="en-US"/>
                              </w:rPr>
                              <w:tab/>
                            </w:r>
                            <w:r w:rsidRPr="008F3142">
                              <w:rPr>
                                <w:rFonts w:ascii="Helvetica" w:hAnsi="Helvetica" w:cs="Helvetica"/>
                                <w:i/>
                                <w:iCs/>
                                <w:color w:val="3366FF"/>
                                <w:lang w:val="en-US"/>
                              </w:rPr>
                              <w:tab/>
                            </w:r>
                            <w:r w:rsidRPr="008F3142">
                              <w:rPr>
                                <w:rFonts w:ascii="Helvetica" w:hAnsi="Helvetica" w:cs="Helvetica"/>
                                <w:i/>
                                <w:iCs/>
                                <w:color w:val="3366FF"/>
                                <w:lang w:val="en-US"/>
                              </w:rPr>
                              <w:tab/>
                              <w:t>S. Gudbjörnsdottir</w:t>
                            </w:r>
                            <w:r w:rsidRPr="008F3142">
                              <w:rPr>
                                <w:rFonts w:ascii="Helvetica" w:hAnsi="Helvetica" w:cs="Helvetica"/>
                                <w:i/>
                                <w:iCs/>
                                <w:color w:val="3366FF"/>
                                <w:lang w:val="en-US"/>
                              </w:rPr>
                              <w:tab/>
                            </w:r>
                          </w:p>
                          <w:p w:rsidR="00526C96" w:rsidRPr="008F3142" w:rsidRDefault="00526C96" w:rsidP="00526C96">
                            <w:pPr>
                              <w:widowControl w:val="0"/>
                              <w:autoSpaceDE w:val="0"/>
                              <w:autoSpaceDN w:val="0"/>
                              <w:adjustRightInd w:val="0"/>
                              <w:spacing w:after="0" w:line="240" w:lineRule="auto"/>
                              <w:rPr>
                                <w:rFonts w:ascii="Helvetica" w:hAnsi="Helvetica" w:cs="Helvetica"/>
                                <w:i/>
                                <w:color w:val="3366FF"/>
                                <w:lang w:val="en-US"/>
                              </w:rPr>
                            </w:pPr>
                            <w:r w:rsidRPr="008F3142">
                              <w:rPr>
                                <w:rFonts w:ascii="Helvetica" w:hAnsi="Helvetica" w:cs="Helvetica"/>
                                <w:i/>
                                <w:iCs/>
                                <w:color w:val="3366FF"/>
                                <w:lang w:val="en-US"/>
                              </w:rPr>
                              <w:t>11:50-12:30</w:t>
                            </w:r>
                            <w:r w:rsidRPr="008F3142">
                              <w:rPr>
                                <w:rFonts w:ascii="Helvetica" w:hAnsi="Helvetica" w:cs="Helvetica"/>
                                <w:i/>
                                <w:iCs/>
                                <w:color w:val="3366FF"/>
                                <w:lang w:val="en-US"/>
                              </w:rPr>
                              <w:tab/>
                            </w:r>
                            <w:r w:rsidRPr="008F3142">
                              <w:rPr>
                                <w:rFonts w:ascii="Helvetica" w:hAnsi="Helvetica" w:cs="Helvetica"/>
                                <w:i/>
                                <w:color w:val="3366FF"/>
                                <w:lang w:val="en-US"/>
                              </w:rPr>
                              <w:t xml:space="preserve">Update on ongoing metformin trials </w:t>
                            </w:r>
                            <w:r w:rsidRPr="008F3142">
                              <w:rPr>
                                <w:rFonts w:ascii="Helvetica" w:hAnsi="Helvetica" w:cs="Helvetica"/>
                                <w:i/>
                                <w:color w:val="3366FF"/>
                                <w:lang w:val="en-US"/>
                              </w:rPr>
                              <w:tab/>
                            </w:r>
                            <w:r w:rsidRPr="008F3142">
                              <w:rPr>
                                <w:rFonts w:ascii="Helvetica" w:hAnsi="Helvetica" w:cs="Helvetica"/>
                                <w:i/>
                                <w:color w:val="3366FF"/>
                                <w:lang w:val="en-US"/>
                              </w:rPr>
                              <w:tab/>
                              <w:t>J. Yeh</w:t>
                            </w:r>
                            <w:r w:rsidRPr="008F3142">
                              <w:rPr>
                                <w:rFonts w:ascii="Helvetica" w:hAnsi="Helvetica" w:cs="Helvetica"/>
                                <w:i/>
                                <w:color w:val="3366FF"/>
                                <w:lang w:val="en-US"/>
                              </w:rPr>
                              <w:tab/>
                            </w:r>
                            <w:r w:rsidRPr="008F3142">
                              <w:rPr>
                                <w:rFonts w:ascii="Helvetica" w:hAnsi="Helvetica" w:cs="Helvetica"/>
                                <w:i/>
                                <w:color w:val="3366FF"/>
                                <w:lang w:val="en-US"/>
                              </w:rPr>
                              <w:tab/>
                            </w:r>
                          </w:p>
                          <w:p w:rsidR="00526C96" w:rsidRPr="008F3142" w:rsidRDefault="00526C96" w:rsidP="00526C96">
                            <w:pPr>
                              <w:widowControl w:val="0"/>
                              <w:autoSpaceDE w:val="0"/>
                              <w:autoSpaceDN w:val="0"/>
                              <w:adjustRightInd w:val="0"/>
                              <w:spacing w:after="0" w:line="240" w:lineRule="auto"/>
                              <w:rPr>
                                <w:rFonts w:ascii="Helvetica" w:hAnsi="Helvetica" w:cs="Helvetica"/>
                                <w:i/>
                                <w:iCs/>
                                <w:color w:val="3366FF"/>
                                <w:lang w:val="en-US"/>
                              </w:rPr>
                            </w:pPr>
                            <w:r w:rsidRPr="008F3142">
                              <w:rPr>
                                <w:rFonts w:ascii="Helvetica" w:hAnsi="Helvetica" w:cs="Helvetica"/>
                                <w:i/>
                                <w:iCs/>
                                <w:color w:val="3366FF"/>
                                <w:lang w:val="en-US"/>
                              </w:rPr>
                              <w:t>12:15-13:15</w:t>
                            </w:r>
                            <w:r w:rsidRPr="008F3142">
                              <w:rPr>
                                <w:rFonts w:ascii="Helvetica" w:hAnsi="Helvetica" w:cs="Helvetica"/>
                                <w:i/>
                                <w:iCs/>
                                <w:color w:val="3366FF"/>
                                <w:lang w:val="en-US"/>
                              </w:rPr>
                              <w:tab/>
                              <w:t>Lunch</w:t>
                            </w:r>
                          </w:p>
                          <w:p w:rsidR="00526C96" w:rsidRPr="008F3142" w:rsidRDefault="00526C96" w:rsidP="00526C96">
                            <w:pPr>
                              <w:widowControl w:val="0"/>
                              <w:autoSpaceDE w:val="0"/>
                              <w:autoSpaceDN w:val="0"/>
                              <w:adjustRightInd w:val="0"/>
                              <w:spacing w:after="0" w:line="240" w:lineRule="auto"/>
                              <w:rPr>
                                <w:rFonts w:ascii="Helvetica" w:hAnsi="Helvetica" w:cs="Helvetica"/>
                                <w:i/>
                                <w:color w:val="3366FF"/>
                                <w:lang w:val="en-US"/>
                              </w:rPr>
                            </w:pPr>
                            <w:r w:rsidRPr="008F3142">
                              <w:rPr>
                                <w:rFonts w:ascii="Helvetica" w:hAnsi="Helvetica" w:cs="Helvetica"/>
                                <w:i/>
                                <w:iCs/>
                                <w:color w:val="3366FF"/>
                                <w:lang w:val="en-US"/>
                              </w:rPr>
                              <w:t>13.15-14:00</w:t>
                            </w:r>
                            <w:r w:rsidRPr="008F3142">
                              <w:rPr>
                                <w:rFonts w:ascii="Helvetica" w:hAnsi="Helvetica" w:cs="Helvetica"/>
                                <w:i/>
                                <w:iCs/>
                                <w:color w:val="3366FF"/>
                                <w:lang w:val="en-US"/>
                              </w:rPr>
                              <w:tab/>
                              <w:t xml:space="preserve">Closing in on potential </w:t>
                            </w:r>
                            <w:proofErr w:type="spellStart"/>
                            <w:r w:rsidRPr="008F3142">
                              <w:rPr>
                                <w:rFonts w:ascii="Helvetica" w:hAnsi="Helvetica" w:cs="Helvetica"/>
                                <w:i/>
                                <w:iCs/>
                                <w:color w:val="3366FF"/>
                                <w:lang w:val="en-US"/>
                              </w:rPr>
                              <w:t>aetiological</w:t>
                            </w:r>
                            <w:proofErr w:type="spellEnd"/>
                            <w:r w:rsidRPr="008F3142">
                              <w:rPr>
                                <w:rFonts w:ascii="Helvetica" w:hAnsi="Helvetica" w:cs="Helvetica"/>
                                <w:i/>
                                <w:iCs/>
                                <w:color w:val="3366FF"/>
                                <w:lang w:val="en-US"/>
                              </w:rPr>
                              <w:t xml:space="preserve"> explanations</w:t>
                            </w:r>
                            <w:r w:rsidRPr="008F3142">
                              <w:rPr>
                                <w:rFonts w:ascii="Helvetica" w:hAnsi="Helvetica" w:cs="Helvetica"/>
                                <w:i/>
                                <w:iCs/>
                                <w:color w:val="3366FF"/>
                                <w:lang w:val="en-US"/>
                              </w:rPr>
                              <w:tab/>
                              <w:t>J. Frystyk</w:t>
                            </w:r>
                            <w:r w:rsidRPr="008F3142">
                              <w:rPr>
                                <w:rFonts w:ascii="Helvetica" w:hAnsi="Helvetica" w:cs="Helvetica"/>
                                <w:i/>
                                <w:iCs/>
                                <w:color w:val="3366FF"/>
                                <w:lang w:val="en-US"/>
                              </w:rPr>
                              <w:tab/>
                            </w:r>
                            <w:r w:rsidRPr="008F3142">
                              <w:rPr>
                                <w:rFonts w:ascii="Helvetica" w:hAnsi="Helvetica" w:cs="Helvetica"/>
                                <w:i/>
                                <w:iCs/>
                                <w:color w:val="3366FF"/>
                                <w:lang w:val="en-US"/>
                              </w:rPr>
                              <w:tab/>
                            </w:r>
                          </w:p>
                          <w:p w:rsidR="00526C96" w:rsidRPr="008F3142" w:rsidRDefault="00526C96" w:rsidP="00526C96">
                            <w:pPr>
                              <w:widowControl w:val="0"/>
                              <w:autoSpaceDE w:val="0"/>
                              <w:autoSpaceDN w:val="0"/>
                              <w:adjustRightInd w:val="0"/>
                              <w:spacing w:after="0" w:line="240" w:lineRule="auto"/>
                              <w:rPr>
                                <w:rFonts w:ascii="Helvetica" w:hAnsi="Helvetica" w:cs="Helvetica"/>
                                <w:i/>
                                <w:iCs/>
                                <w:color w:val="3366FF"/>
                                <w:lang w:val="en-US"/>
                              </w:rPr>
                            </w:pPr>
                            <w:r w:rsidRPr="008F3142">
                              <w:rPr>
                                <w:rFonts w:ascii="Helvetica" w:hAnsi="Helvetica" w:cs="Helvetica"/>
                                <w:i/>
                                <w:iCs/>
                                <w:color w:val="3366FF"/>
                                <w:lang w:val="en-US"/>
                              </w:rPr>
                              <w:t>14:00-14:45</w:t>
                            </w:r>
                            <w:r w:rsidRPr="008F3142">
                              <w:rPr>
                                <w:rFonts w:ascii="Helvetica" w:hAnsi="Helvetica" w:cs="Helvetica"/>
                                <w:i/>
                                <w:iCs/>
                                <w:color w:val="3366FF"/>
                                <w:lang w:val="en-US"/>
                              </w:rPr>
                              <w:tab/>
                              <w:t>Multigenerational family studies of the</w:t>
                            </w:r>
                          </w:p>
                          <w:p w:rsidR="00526C96" w:rsidRPr="008F3142" w:rsidRDefault="00526C96" w:rsidP="00526C96">
                            <w:pPr>
                              <w:widowControl w:val="0"/>
                              <w:autoSpaceDE w:val="0"/>
                              <w:autoSpaceDN w:val="0"/>
                              <w:adjustRightInd w:val="0"/>
                              <w:spacing w:after="0" w:line="240" w:lineRule="auto"/>
                              <w:ind w:firstLine="1304"/>
                              <w:rPr>
                                <w:rFonts w:ascii="Helvetica" w:hAnsi="Helvetica" w:cs="Helvetica"/>
                                <w:i/>
                                <w:iCs/>
                                <w:color w:val="3366FF"/>
                                <w:lang w:val="en-US"/>
                              </w:rPr>
                            </w:pPr>
                            <w:proofErr w:type="gramStart"/>
                            <w:r w:rsidRPr="008F3142">
                              <w:rPr>
                                <w:rFonts w:ascii="Helvetica" w:hAnsi="Helvetica" w:cs="Helvetica"/>
                                <w:i/>
                                <w:iCs/>
                                <w:color w:val="3366FF"/>
                                <w:lang w:val="en-US"/>
                              </w:rPr>
                              <w:t>diabetes</w:t>
                            </w:r>
                            <w:proofErr w:type="gramEnd"/>
                            <w:r w:rsidRPr="008F3142">
                              <w:rPr>
                                <w:rFonts w:ascii="Helvetica" w:hAnsi="Helvetica" w:cs="Helvetica"/>
                                <w:i/>
                                <w:iCs/>
                                <w:color w:val="3366FF"/>
                                <w:lang w:val="en-US"/>
                              </w:rPr>
                              <w:t xml:space="preserve">-cancer link </w:t>
                            </w:r>
                            <w:r w:rsidRPr="008F3142">
                              <w:rPr>
                                <w:rFonts w:ascii="Helvetica" w:hAnsi="Helvetica" w:cs="Helvetica"/>
                                <w:i/>
                                <w:iCs/>
                                <w:color w:val="3366FF"/>
                                <w:lang w:val="en-US"/>
                              </w:rPr>
                              <w:tab/>
                            </w:r>
                            <w:r w:rsidRPr="008F3142">
                              <w:rPr>
                                <w:rFonts w:ascii="Helvetica" w:hAnsi="Helvetica" w:cs="Helvetica"/>
                                <w:i/>
                                <w:iCs/>
                                <w:color w:val="3366FF"/>
                                <w:lang w:val="en-US"/>
                              </w:rPr>
                              <w:tab/>
                            </w:r>
                            <w:r w:rsidRPr="008F3142">
                              <w:rPr>
                                <w:rFonts w:ascii="Helvetica" w:hAnsi="Helvetica" w:cs="Helvetica"/>
                                <w:i/>
                                <w:iCs/>
                                <w:color w:val="3366FF"/>
                                <w:lang w:val="en-US"/>
                              </w:rPr>
                              <w:tab/>
                              <w:t>C. Häggström</w:t>
                            </w:r>
                            <w:r w:rsidRPr="008F3142">
                              <w:rPr>
                                <w:rFonts w:ascii="Helvetica" w:hAnsi="Helvetica" w:cs="Helvetica"/>
                                <w:i/>
                                <w:iCs/>
                                <w:color w:val="3366FF"/>
                                <w:lang w:val="en-US"/>
                              </w:rPr>
                              <w:tab/>
                            </w:r>
                          </w:p>
                          <w:p w:rsidR="00526C96" w:rsidRPr="008F3142" w:rsidRDefault="00526C96" w:rsidP="00526C96">
                            <w:pPr>
                              <w:widowControl w:val="0"/>
                              <w:autoSpaceDE w:val="0"/>
                              <w:autoSpaceDN w:val="0"/>
                              <w:adjustRightInd w:val="0"/>
                              <w:spacing w:after="0" w:line="240" w:lineRule="auto"/>
                              <w:rPr>
                                <w:rFonts w:ascii="Helvetica" w:hAnsi="Helvetica" w:cs="Helvetica"/>
                                <w:i/>
                                <w:color w:val="3366FF"/>
                                <w:lang w:val="en-US"/>
                              </w:rPr>
                            </w:pPr>
                            <w:r w:rsidRPr="008F3142">
                              <w:rPr>
                                <w:rFonts w:ascii="Helvetica" w:hAnsi="Helvetica" w:cs="Helvetica"/>
                                <w:i/>
                                <w:iCs/>
                                <w:color w:val="3366FF"/>
                                <w:lang w:val="en-US"/>
                              </w:rPr>
                              <w:t>14:45-15:15</w:t>
                            </w:r>
                            <w:r w:rsidRPr="008F3142">
                              <w:rPr>
                                <w:rFonts w:ascii="Helvetica" w:hAnsi="Helvetica" w:cs="Helvetica"/>
                                <w:i/>
                                <w:iCs/>
                                <w:color w:val="3366FF"/>
                                <w:lang w:val="en-US"/>
                              </w:rPr>
                              <w:tab/>
                              <w:t>Break</w:t>
                            </w:r>
                          </w:p>
                          <w:p w:rsidR="00526C96" w:rsidRPr="008F3142" w:rsidRDefault="00526C96" w:rsidP="00526C96">
                            <w:pPr>
                              <w:widowControl w:val="0"/>
                              <w:autoSpaceDE w:val="0"/>
                              <w:autoSpaceDN w:val="0"/>
                              <w:adjustRightInd w:val="0"/>
                              <w:spacing w:after="0" w:line="240" w:lineRule="auto"/>
                              <w:rPr>
                                <w:rFonts w:ascii="Helvetica" w:hAnsi="Helvetica" w:cs="Helvetica"/>
                                <w:i/>
                                <w:color w:val="3366FF"/>
                                <w:lang w:val="en-US"/>
                              </w:rPr>
                            </w:pPr>
                            <w:r w:rsidRPr="008F3142">
                              <w:rPr>
                                <w:rFonts w:ascii="Helvetica" w:hAnsi="Helvetica" w:cs="Helvetica"/>
                                <w:i/>
                                <w:iCs/>
                                <w:color w:val="3366FF"/>
                                <w:lang w:val="en-US"/>
                              </w:rPr>
                              <w:t>15:15-15:45</w:t>
                            </w:r>
                            <w:r w:rsidRPr="008F3142">
                              <w:rPr>
                                <w:rFonts w:ascii="Helvetica" w:hAnsi="Helvetica" w:cs="Helvetica"/>
                                <w:i/>
                                <w:iCs/>
                                <w:color w:val="3366FF"/>
                                <w:lang w:val="en-US"/>
                              </w:rPr>
                              <w:tab/>
                            </w:r>
                            <w:r w:rsidRPr="008F3142">
                              <w:rPr>
                                <w:rFonts w:ascii="Helvetica" w:hAnsi="Helvetica" w:cs="Helvetica"/>
                                <w:i/>
                                <w:color w:val="3366FF"/>
                                <w:lang w:val="en-US"/>
                              </w:rPr>
                              <w:t>‘Six of the best for 2017’</w:t>
                            </w:r>
                            <w:r w:rsidRPr="008F3142">
                              <w:rPr>
                                <w:rFonts w:ascii="Helvetica" w:hAnsi="Helvetica" w:cs="Helvetica"/>
                                <w:i/>
                                <w:color w:val="3366FF"/>
                                <w:lang w:val="en-US"/>
                              </w:rPr>
                              <w:tab/>
                            </w:r>
                            <w:r w:rsidRPr="008F3142">
                              <w:rPr>
                                <w:rFonts w:ascii="Helvetica" w:hAnsi="Helvetica" w:cs="Helvetica"/>
                                <w:i/>
                                <w:color w:val="3366FF"/>
                                <w:lang w:val="en-US"/>
                              </w:rPr>
                              <w:tab/>
                            </w:r>
                            <w:r w:rsidRPr="008F3142">
                              <w:rPr>
                                <w:rFonts w:ascii="Helvetica" w:hAnsi="Helvetica" w:cs="Helvetica"/>
                                <w:i/>
                                <w:color w:val="3366FF"/>
                                <w:lang w:val="en-US"/>
                              </w:rPr>
                              <w:tab/>
                              <w:t>J. Johnson</w:t>
                            </w:r>
                            <w:r w:rsidRPr="008F3142">
                              <w:rPr>
                                <w:rFonts w:ascii="Helvetica" w:hAnsi="Helvetica" w:cs="Helvetica"/>
                                <w:i/>
                                <w:color w:val="3366FF"/>
                                <w:lang w:val="en-US"/>
                              </w:rPr>
                              <w:tab/>
                            </w:r>
                            <w:r w:rsidRPr="008F3142">
                              <w:rPr>
                                <w:rFonts w:ascii="Helvetica" w:hAnsi="Helvetica" w:cs="Helvetica"/>
                                <w:i/>
                                <w:color w:val="3366FF"/>
                                <w:lang w:val="en-US"/>
                              </w:rPr>
                              <w:tab/>
                            </w:r>
                          </w:p>
                          <w:p w:rsidR="00526C96" w:rsidRPr="008F3142" w:rsidRDefault="00526C96" w:rsidP="00526C96">
                            <w:pPr>
                              <w:widowControl w:val="0"/>
                              <w:autoSpaceDE w:val="0"/>
                              <w:autoSpaceDN w:val="0"/>
                              <w:adjustRightInd w:val="0"/>
                              <w:spacing w:after="0" w:line="240" w:lineRule="auto"/>
                              <w:rPr>
                                <w:rFonts w:ascii="Helvetica" w:hAnsi="Helvetica" w:cs="Helvetica"/>
                                <w:i/>
                                <w:color w:val="3366FF"/>
                                <w:lang w:val="en-US"/>
                              </w:rPr>
                            </w:pPr>
                            <w:r w:rsidRPr="008F3142">
                              <w:rPr>
                                <w:rFonts w:ascii="Helvetica" w:hAnsi="Helvetica" w:cs="Helvetica"/>
                                <w:i/>
                                <w:iCs/>
                                <w:color w:val="3366FF"/>
                                <w:lang w:val="en-US"/>
                              </w:rPr>
                              <w:t>15:45-16:15</w:t>
                            </w:r>
                            <w:r w:rsidRPr="008F3142">
                              <w:rPr>
                                <w:rFonts w:ascii="Helvetica" w:hAnsi="Helvetica" w:cs="Helvetica"/>
                                <w:i/>
                                <w:iCs/>
                                <w:color w:val="3366FF"/>
                                <w:lang w:val="en-US"/>
                              </w:rPr>
                              <w:tab/>
                              <w:t>Debate: How do we advance the field of research?                                                           </w:t>
                            </w:r>
                          </w:p>
                          <w:p w:rsidR="00526C96" w:rsidRPr="008F3142" w:rsidRDefault="00526C96" w:rsidP="00526C96">
                            <w:pPr>
                              <w:widowControl w:val="0"/>
                              <w:autoSpaceDE w:val="0"/>
                              <w:autoSpaceDN w:val="0"/>
                              <w:adjustRightInd w:val="0"/>
                              <w:spacing w:after="0" w:line="240" w:lineRule="auto"/>
                              <w:rPr>
                                <w:rFonts w:ascii="Helvetica" w:hAnsi="Helvetica" w:cs="Helvetica"/>
                                <w:i/>
                                <w:iCs/>
                                <w:color w:val="3366FF"/>
                                <w:lang w:val="en-US"/>
                              </w:rPr>
                            </w:pPr>
                            <w:r w:rsidRPr="008F3142">
                              <w:rPr>
                                <w:rFonts w:ascii="Helvetica" w:hAnsi="Helvetica" w:cs="Helvetica"/>
                                <w:i/>
                                <w:iCs/>
                                <w:color w:val="3366FF"/>
                                <w:lang w:val="en-US"/>
                              </w:rPr>
                              <w:t>16:15</w:t>
                            </w:r>
                            <w:r w:rsidRPr="008F3142">
                              <w:rPr>
                                <w:rFonts w:ascii="Helvetica" w:hAnsi="Helvetica" w:cs="Helvetica"/>
                                <w:i/>
                                <w:iCs/>
                                <w:color w:val="3366FF"/>
                                <w:lang w:val="en-US"/>
                              </w:rPr>
                              <w:tab/>
                              <w:t xml:space="preserve">End of DDA Symposium </w:t>
                            </w:r>
                            <w:proofErr w:type="spellStart"/>
                            <w:r w:rsidRPr="008F3142">
                              <w:rPr>
                                <w:rFonts w:ascii="Helvetica" w:hAnsi="Helvetica" w:cs="Helvetica"/>
                                <w:i/>
                                <w:iCs/>
                                <w:color w:val="3366FF"/>
                                <w:lang w:val="en-US"/>
                              </w:rPr>
                              <w:t>programme</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w15="http://schemas.microsoft.com/office/word/2012/wordml">
            <w:pict>
              <v:shapetype w14:anchorId="0FE4E97A" id="_x0000_t202" coordsize="21600,21600" o:spt="202" path="m,l,21600r21600,l21600,xe">
                <v:stroke joinstyle="miter"/>
                <v:path gradientshapeok="t" o:connecttype="rect"/>
              </v:shapetype>
              <v:shape id="Text Box 1" o:spid="_x0000_s1026" type="#_x0000_t202" style="position:absolute;margin-left:-9pt;margin-top:13.25pt;width:526.4pt;height:205.3pt;z-index:2516608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UYPpcQIAAMkEAAAOAAAAZHJzL2Uyb0RvYy54bWysVFtP2zAUfp+0/2D5veSytpSIFIWiTpMQ&#10;IJWJZ9dxaKTE9my3CZv23/nspFCxPU17cc8t5/J95/Tyqm8bchDG1krmNDmLKRGSq7KWzzn9/rie&#10;LCixjsmSNUqKnL4IS6+Wnz9ddjoTqdqpphSGIIm0WadzunNOZ1Fk+U60zJ4pLSSclTItc1DNc1Qa&#10;1iF720RpHM+jTplSG8WFtbDeDE66DPmrSnB3X1VWONLkFL258Jrwbv0bLS9Z9myY3tV8bIP9Qxct&#10;qyWKvqW6YY6Rvan/SNXW3CirKnfGVRupqqq5CDNgmiT+MM1mx7QIswAcq99gsv8vLb87PBhSl+CO&#10;EslaUPQoekeuVU8Sj06nbYagjUaY62H2kaPdwuiH7ivT+l+MQ+AHzi9v2PpkHMb5fDFLF3Bx+NJ5&#10;fP4lCehH759rY91XoVrihZwakBcwZYdb61ASoccQX02qdd00gcBGeoNVTV16W1D8BolVY8iBgXvX&#10;p75rpDiJgjZ8KcKmDFVYhpYh+iS++cDir9XsPC3OZxeTeTFLJtMkXkyKIk4nN+siLuLpenUxvf49&#10;Vjh+H3nsBoy85PptPwK3VeUL8DRq2Eer+brGzLfMugdmsIDACUfl7vFUjepyqkaJkp0yP/9m9/HY&#10;C3gp6bDQObU/9swISppvEhtzkUyn/gKCMsU4UMypZ3vqkft2pYAbtgLdBdHHu+YoVka1T7i9wleF&#10;i0mO2gD6KK7ccGa4XS6KIgRh5zVzt3KjuU/tIfaMPvZPzOiRdgf47tRx9Vn2gf0hNjCsi73DDoTV&#10;8AAPqIJkr+BeAt3jbfuDPNVD1Ps/0PIVAAD//wMAUEsDBBQABgAIAAAAIQC02wRc3wAAAAsBAAAP&#10;AAAAZHJzL2Rvd25yZXYueG1sTI9BT4NAEIXvJv6HzZh4axfaWpEyNMaoJy9Wel/YKdCys4TdFvz3&#10;bk/2OJmX974v206mExcaXGsZIZ5HIIgrq1uuEYqfj1kCwnnFWnWWCeGXHGzz+7tMpdqO/E2Xna9F&#10;KGGXKoTG+z6V0lUNGeXmticOv4MdjPLhHGqpBzWGctPJRRStpVEth4VG9fTWUHXanQ3C/mA9HV/2&#10;CRfHz74ox0J+yXfEx4fpdQPC0+T/w3DFD+iQB6bSnlk70SHM4iS4eITF+gnENRAtV0GmRFgtn2OQ&#10;eSZvHfI/AAAA//8DAFBLAQItABQABgAIAAAAIQC2gziS/gAAAOEBAAATAAAAAAAAAAAAAAAAAAAA&#10;AABbQ29udGVudF9UeXBlc10ueG1sUEsBAi0AFAAGAAgAAAAhADj9If/WAAAAlAEAAAsAAAAAAAAA&#10;AAAAAAAALwEAAF9yZWxzLy5yZWxzUEsBAi0AFAAGAAgAAAAhAPxRg+lxAgAAyQQAAA4AAAAAAAAA&#10;AAAAAAAALgIAAGRycy9lMm9Eb2MueG1sUEsBAi0AFAAGAAgAAAAhALTbBFzfAAAACwEAAA8AAAAA&#10;AAAAAAAAAAAAywQAAGRycy9kb3ducmV2LnhtbFBLBQYAAAAABAAEAPMAAADXBQAAAAA=&#10;" filled="f" strokecolor="#44546a [3215]">
                <v:textbox style="mso-fit-shape-to-text:t">
                  <w:txbxContent>
                    <w:p w:rsidR="00526C96" w:rsidRPr="008F3142" w:rsidRDefault="00526C96" w:rsidP="00526C96">
                      <w:pPr>
                        <w:widowControl w:val="0"/>
                        <w:autoSpaceDE w:val="0"/>
                        <w:autoSpaceDN w:val="0"/>
                        <w:adjustRightInd w:val="0"/>
                        <w:spacing w:after="0" w:line="240" w:lineRule="auto"/>
                        <w:rPr>
                          <w:rFonts w:ascii="Helvetica" w:hAnsi="Helvetica" w:cs="Helvetica"/>
                          <w:i/>
                          <w:color w:val="3366FF"/>
                          <w:lang w:val="en-US"/>
                        </w:rPr>
                      </w:pPr>
                      <w:r w:rsidRPr="008F3142">
                        <w:rPr>
                          <w:rFonts w:ascii="Helvetica" w:hAnsi="Helvetica" w:cs="Helvetica"/>
                          <w:b/>
                          <w:bCs/>
                          <w:i/>
                          <w:iCs/>
                          <w:color w:val="3366FF"/>
                          <w:lang w:val="en-US"/>
                        </w:rPr>
                        <w:t>DDA Symposium on Diabetes and Cancer</w:t>
                      </w:r>
                    </w:p>
                    <w:p w:rsidR="00526C96" w:rsidRPr="008F3142" w:rsidRDefault="00526C96" w:rsidP="00526C96">
                      <w:pPr>
                        <w:widowControl w:val="0"/>
                        <w:autoSpaceDE w:val="0"/>
                        <w:autoSpaceDN w:val="0"/>
                        <w:adjustRightInd w:val="0"/>
                        <w:spacing w:after="0" w:line="240" w:lineRule="auto"/>
                        <w:rPr>
                          <w:rFonts w:ascii="Helvetica" w:hAnsi="Helvetica" w:cs="Helvetica"/>
                          <w:i/>
                          <w:color w:val="3366FF"/>
                          <w:lang w:val="en-US"/>
                        </w:rPr>
                      </w:pPr>
                      <w:r w:rsidRPr="008F3142">
                        <w:rPr>
                          <w:rFonts w:ascii="Helvetica" w:hAnsi="Helvetica" w:cs="Helvetica"/>
                          <w:i/>
                          <w:iCs/>
                          <w:color w:val="3366FF"/>
                          <w:lang w:val="en-US"/>
                        </w:rPr>
                        <w:t>10:00-10:30</w:t>
                      </w:r>
                      <w:r w:rsidRPr="008F3142">
                        <w:rPr>
                          <w:rFonts w:ascii="Helvetica" w:hAnsi="Helvetica" w:cs="Helvetica"/>
                          <w:i/>
                          <w:iCs/>
                          <w:color w:val="3366FF"/>
                          <w:lang w:val="en-US"/>
                        </w:rPr>
                        <w:tab/>
                        <w:t>Coffee and registration of DDA delegates                                                            </w:t>
                      </w:r>
                    </w:p>
                    <w:p w:rsidR="00526C96" w:rsidRPr="008F3142" w:rsidRDefault="00526C96" w:rsidP="00526C96">
                      <w:pPr>
                        <w:widowControl w:val="0"/>
                        <w:autoSpaceDE w:val="0"/>
                        <w:autoSpaceDN w:val="0"/>
                        <w:adjustRightInd w:val="0"/>
                        <w:spacing w:after="0" w:line="240" w:lineRule="auto"/>
                        <w:rPr>
                          <w:rFonts w:ascii="Helvetica" w:hAnsi="Helvetica" w:cs="Helvetica"/>
                          <w:i/>
                          <w:iCs/>
                          <w:color w:val="3366FF"/>
                          <w:lang w:val="en-US"/>
                        </w:rPr>
                      </w:pPr>
                      <w:r w:rsidRPr="008F3142">
                        <w:rPr>
                          <w:rFonts w:ascii="Helvetica" w:hAnsi="Helvetica" w:cs="Helvetica"/>
                          <w:i/>
                          <w:iCs/>
                          <w:color w:val="3366FF"/>
                          <w:lang w:val="en-US"/>
                        </w:rPr>
                        <w:t>10:30-11:10</w:t>
                      </w:r>
                      <w:r w:rsidRPr="008F3142">
                        <w:rPr>
                          <w:rFonts w:ascii="Helvetica" w:hAnsi="Helvetica" w:cs="Helvetica"/>
                          <w:i/>
                          <w:iCs/>
                          <w:color w:val="3366FF"/>
                          <w:lang w:val="en-US"/>
                        </w:rPr>
                        <w:tab/>
                        <w:t>Diabetes and Cancer:</w:t>
                      </w:r>
                    </w:p>
                    <w:p w:rsidR="00526C96" w:rsidRPr="008F3142" w:rsidRDefault="00526C96" w:rsidP="00526C96">
                      <w:pPr>
                        <w:widowControl w:val="0"/>
                        <w:autoSpaceDE w:val="0"/>
                        <w:autoSpaceDN w:val="0"/>
                        <w:adjustRightInd w:val="0"/>
                        <w:spacing w:after="0" w:line="240" w:lineRule="auto"/>
                        <w:ind w:firstLine="1304"/>
                        <w:rPr>
                          <w:rFonts w:ascii="Helvetica" w:hAnsi="Helvetica" w:cs="Helvetica"/>
                          <w:i/>
                          <w:color w:val="3366FF"/>
                          <w:lang w:val="en-US"/>
                        </w:rPr>
                      </w:pPr>
                      <w:r w:rsidRPr="008F3142">
                        <w:rPr>
                          <w:rFonts w:ascii="Helvetica" w:hAnsi="Helvetica" w:cs="Helvetica"/>
                          <w:i/>
                          <w:iCs/>
                          <w:color w:val="3366FF"/>
                          <w:lang w:val="en-US"/>
                        </w:rPr>
                        <w:t>The evidence and the controversies</w:t>
                      </w:r>
                      <w:r w:rsidRPr="008F3142">
                        <w:rPr>
                          <w:rFonts w:ascii="Helvetica" w:hAnsi="Helvetica" w:cs="Helvetica"/>
                          <w:i/>
                          <w:iCs/>
                          <w:color w:val="3366FF"/>
                          <w:lang w:val="en-US"/>
                        </w:rPr>
                        <w:tab/>
                      </w:r>
                      <w:r w:rsidRPr="008F3142">
                        <w:rPr>
                          <w:rFonts w:ascii="Helvetica" w:hAnsi="Helvetica" w:cs="Helvetica"/>
                          <w:i/>
                          <w:iCs/>
                          <w:color w:val="3366FF"/>
                          <w:lang w:val="en-US"/>
                        </w:rPr>
                        <w:tab/>
                        <w:t>A. Renehan</w:t>
                      </w:r>
                      <w:r w:rsidRPr="008F3142">
                        <w:rPr>
                          <w:rFonts w:ascii="Helvetica" w:hAnsi="Helvetica" w:cs="Helvetica"/>
                          <w:i/>
                          <w:iCs/>
                          <w:color w:val="3366FF"/>
                          <w:lang w:val="en-US"/>
                        </w:rPr>
                        <w:tab/>
                      </w:r>
                      <w:r w:rsidRPr="008F3142">
                        <w:rPr>
                          <w:rFonts w:ascii="Helvetica" w:hAnsi="Helvetica" w:cs="Helvetica"/>
                          <w:i/>
                          <w:iCs/>
                          <w:color w:val="3366FF"/>
                          <w:lang w:val="en-US"/>
                        </w:rPr>
                        <w:tab/>
                      </w:r>
                    </w:p>
                    <w:p w:rsidR="00526C96" w:rsidRPr="008F3142" w:rsidRDefault="00526C96" w:rsidP="00526C96">
                      <w:pPr>
                        <w:widowControl w:val="0"/>
                        <w:autoSpaceDE w:val="0"/>
                        <w:autoSpaceDN w:val="0"/>
                        <w:adjustRightInd w:val="0"/>
                        <w:spacing w:after="0" w:line="240" w:lineRule="auto"/>
                        <w:rPr>
                          <w:rFonts w:ascii="Helvetica" w:hAnsi="Helvetica" w:cs="Helvetica"/>
                          <w:i/>
                          <w:iCs/>
                          <w:color w:val="3366FF"/>
                          <w:lang w:val="en-US"/>
                        </w:rPr>
                      </w:pPr>
                      <w:r w:rsidRPr="008F3142">
                        <w:rPr>
                          <w:rFonts w:ascii="Helvetica" w:hAnsi="Helvetica" w:cs="Helvetica"/>
                          <w:i/>
                          <w:iCs/>
                          <w:color w:val="3366FF"/>
                          <w:lang w:val="en-US"/>
                        </w:rPr>
                        <w:t>11.10-11.50</w:t>
                      </w:r>
                      <w:r w:rsidRPr="008F3142">
                        <w:rPr>
                          <w:rFonts w:ascii="Helvetica" w:hAnsi="Helvetica" w:cs="Helvetica"/>
                          <w:i/>
                          <w:iCs/>
                          <w:color w:val="3366FF"/>
                          <w:lang w:val="en-US"/>
                        </w:rPr>
                        <w:tab/>
                        <w:t>Projects in diabetes and cancer in the Swedish</w:t>
                      </w:r>
                    </w:p>
                    <w:p w:rsidR="00526C96" w:rsidRPr="008F3142" w:rsidRDefault="00526C96" w:rsidP="00526C96">
                      <w:pPr>
                        <w:widowControl w:val="0"/>
                        <w:autoSpaceDE w:val="0"/>
                        <w:autoSpaceDN w:val="0"/>
                        <w:adjustRightInd w:val="0"/>
                        <w:spacing w:after="0" w:line="240" w:lineRule="auto"/>
                        <w:ind w:firstLine="1304"/>
                        <w:rPr>
                          <w:rFonts w:ascii="Helvetica" w:hAnsi="Helvetica" w:cs="Helvetica"/>
                          <w:i/>
                          <w:color w:val="3366FF"/>
                          <w:lang w:val="en-US"/>
                        </w:rPr>
                      </w:pPr>
                      <w:r w:rsidRPr="008F3142">
                        <w:rPr>
                          <w:rFonts w:ascii="Helvetica" w:hAnsi="Helvetica" w:cs="Helvetica"/>
                          <w:i/>
                          <w:iCs/>
                          <w:color w:val="3366FF"/>
                          <w:lang w:val="en-US"/>
                        </w:rPr>
                        <w:t xml:space="preserve">Diabetes Register </w:t>
                      </w:r>
                      <w:r w:rsidRPr="008F3142">
                        <w:rPr>
                          <w:rFonts w:ascii="Helvetica" w:hAnsi="Helvetica" w:cs="Helvetica"/>
                          <w:i/>
                          <w:iCs/>
                          <w:color w:val="3366FF"/>
                          <w:lang w:val="en-US"/>
                        </w:rPr>
                        <w:tab/>
                      </w:r>
                      <w:r w:rsidRPr="008F3142">
                        <w:rPr>
                          <w:rFonts w:ascii="Helvetica" w:hAnsi="Helvetica" w:cs="Helvetica"/>
                          <w:i/>
                          <w:iCs/>
                          <w:color w:val="3366FF"/>
                          <w:lang w:val="en-US"/>
                        </w:rPr>
                        <w:tab/>
                      </w:r>
                      <w:r w:rsidRPr="008F3142">
                        <w:rPr>
                          <w:rFonts w:ascii="Helvetica" w:hAnsi="Helvetica" w:cs="Helvetica"/>
                          <w:i/>
                          <w:iCs/>
                          <w:color w:val="3366FF"/>
                          <w:lang w:val="en-US"/>
                        </w:rPr>
                        <w:tab/>
                        <w:t>S. Gudbjörnsdottir</w:t>
                      </w:r>
                      <w:r w:rsidRPr="008F3142">
                        <w:rPr>
                          <w:rFonts w:ascii="Helvetica" w:hAnsi="Helvetica" w:cs="Helvetica"/>
                          <w:i/>
                          <w:iCs/>
                          <w:color w:val="3366FF"/>
                          <w:lang w:val="en-US"/>
                        </w:rPr>
                        <w:tab/>
                      </w:r>
                    </w:p>
                    <w:p w:rsidR="00526C96" w:rsidRPr="008F3142" w:rsidRDefault="00526C96" w:rsidP="00526C96">
                      <w:pPr>
                        <w:widowControl w:val="0"/>
                        <w:autoSpaceDE w:val="0"/>
                        <w:autoSpaceDN w:val="0"/>
                        <w:adjustRightInd w:val="0"/>
                        <w:spacing w:after="0" w:line="240" w:lineRule="auto"/>
                        <w:rPr>
                          <w:rFonts w:ascii="Helvetica" w:hAnsi="Helvetica" w:cs="Helvetica"/>
                          <w:i/>
                          <w:color w:val="3366FF"/>
                          <w:lang w:val="en-US"/>
                        </w:rPr>
                      </w:pPr>
                      <w:r w:rsidRPr="008F3142">
                        <w:rPr>
                          <w:rFonts w:ascii="Helvetica" w:hAnsi="Helvetica" w:cs="Helvetica"/>
                          <w:i/>
                          <w:iCs/>
                          <w:color w:val="3366FF"/>
                          <w:lang w:val="en-US"/>
                        </w:rPr>
                        <w:t>11:50-12:30</w:t>
                      </w:r>
                      <w:r w:rsidRPr="008F3142">
                        <w:rPr>
                          <w:rFonts w:ascii="Helvetica" w:hAnsi="Helvetica" w:cs="Helvetica"/>
                          <w:i/>
                          <w:iCs/>
                          <w:color w:val="3366FF"/>
                          <w:lang w:val="en-US"/>
                        </w:rPr>
                        <w:tab/>
                      </w:r>
                      <w:r w:rsidRPr="008F3142">
                        <w:rPr>
                          <w:rFonts w:ascii="Helvetica" w:hAnsi="Helvetica" w:cs="Helvetica"/>
                          <w:i/>
                          <w:color w:val="3366FF"/>
                          <w:lang w:val="en-US"/>
                        </w:rPr>
                        <w:t xml:space="preserve">Update on ongoing metformin trials </w:t>
                      </w:r>
                      <w:r w:rsidRPr="008F3142">
                        <w:rPr>
                          <w:rFonts w:ascii="Helvetica" w:hAnsi="Helvetica" w:cs="Helvetica"/>
                          <w:i/>
                          <w:color w:val="3366FF"/>
                          <w:lang w:val="en-US"/>
                        </w:rPr>
                        <w:tab/>
                      </w:r>
                      <w:r w:rsidRPr="008F3142">
                        <w:rPr>
                          <w:rFonts w:ascii="Helvetica" w:hAnsi="Helvetica" w:cs="Helvetica"/>
                          <w:i/>
                          <w:color w:val="3366FF"/>
                          <w:lang w:val="en-US"/>
                        </w:rPr>
                        <w:tab/>
                        <w:t>J. Yeh</w:t>
                      </w:r>
                      <w:r w:rsidRPr="008F3142">
                        <w:rPr>
                          <w:rFonts w:ascii="Helvetica" w:hAnsi="Helvetica" w:cs="Helvetica"/>
                          <w:i/>
                          <w:color w:val="3366FF"/>
                          <w:lang w:val="en-US"/>
                        </w:rPr>
                        <w:tab/>
                      </w:r>
                      <w:r w:rsidRPr="008F3142">
                        <w:rPr>
                          <w:rFonts w:ascii="Helvetica" w:hAnsi="Helvetica" w:cs="Helvetica"/>
                          <w:i/>
                          <w:color w:val="3366FF"/>
                          <w:lang w:val="en-US"/>
                        </w:rPr>
                        <w:tab/>
                      </w:r>
                    </w:p>
                    <w:p w:rsidR="00526C96" w:rsidRPr="008F3142" w:rsidRDefault="00526C96" w:rsidP="00526C96">
                      <w:pPr>
                        <w:widowControl w:val="0"/>
                        <w:autoSpaceDE w:val="0"/>
                        <w:autoSpaceDN w:val="0"/>
                        <w:adjustRightInd w:val="0"/>
                        <w:spacing w:after="0" w:line="240" w:lineRule="auto"/>
                        <w:rPr>
                          <w:rFonts w:ascii="Helvetica" w:hAnsi="Helvetica" w:cs="Helvetica"/>
                          <w:i/>
                          <w:iCs/>
                          <w:color w:val="3366FF"/>
                          <w:lang w:val="en-US"/>
                        </w:rPr>
                      </w:pPr>
                      <w:r w:rsidRPr="008F3142">
                        <w:rPr>
                          <w:rFonts w:ascii="Helvetica" w:hAnsi="Helvetica" w:cs="Helvetica"/>
                          <w:i/>
                          <w:iCs/>
                          <w:color w:val="3366FF"/>
                          <w:lang w:val="en-US"/>
                        </w:rPr>
                        <w:t>12:15-13:15</w:t>
                      </w:r>
                      <w:r w:rsidRPr="008F3142">
                        <w:rPr>
                          <w:rFonts w:ascii="Helvetica" w:hAnsi="Helvetica" w:cs="Helvetica"/>
                          <w:i/>
                          <w:iCs/>
                          <w:color w:val="3366FF"/>
                          <w:lang w:val="en-US"/>
                        </w:rPr>
                        <w:tab/>
                        <w:t>Lunch</w:t>
                      </w:r>
                    </w:p>
                    <w:p w:rsidR="00526C96" w:rsidRPr="008F3142" w:rsidRDefault="00526C96" w:rsidP="00526C96">
                      <w:pPr>
                        <w:widowControl w:val="0"/>
                        <w:autoSpaceDE w:val="0"/>
                        <w:autoSpaceDN w:val="0"/>
                        <w:adjustRightInd w:val="0"/>
                        <w:spacing w:after="0" w:line="240" w:lineRule="auto"/>
                        <w:rPr>
                          <w:rFonts w:ascii="Helvetica" w:hAnsi="Helvetica" w:cs="Helvetica"/>
                          <w:i/>
                          <w:color w:val="3366FF"/>
                          <w:lang w:val="en-US"/>
                        </w:rPr>
                      </w:pPr>
                      <w:r w:rsidRPr="008F3142">
                        <w:rPr>
                          <w:rFonts w:ascii="Helvetica" w:hAnsi="Helvetica" w:cs="Helvetica"/>
                          <w:i/>
                          <w:iCs/>
                          <w:color w:val="3366FF"/>
                          <w:lang w:val="en-US"/>
                        </w:rPr>
                        <w:t>13.15-14:00</w:t>
                      </w:r>
                      <w:r w:rsidRPr="008F3142">
                        <w:rPr>
                          <w:rFonts w:ascii="Helvetica" w:hAnsi="Helvetica" w:cs="Helvetica"/>
                          <w:i/>
                          <w:iCs/>
                          <w:color w:val="3366FF"/>
                          <w:lang w:val="en-US"/>
                        </w:rPr>
                        <w:tab/>
                        <w:t>Closing in on potential aetiological explanations</w:t>
                      </w:r>
                      <w:r w:rsidRPr="008F3142">
                        <w:rPr>
                          <w:rFonts w:ascii="Helvetica" w:hAnsi="Helvetica" w:cs="Helvetica"/>
                          <w:i/>
                          <w:iCs/>
                          <w:color w:val="3366FF"/>
                          <w:lang w:val="en-US"/>
                        </w:rPr>
                        <w:tab/>
                        <w:t>J. Frystyk</w:t>
                      </w:r>
                      <w:r w:rsidRPr="008F3142">
                        <w:rPr>
                          <w:rFonts w:ascii="Helvetica" w:hAnsi="Helvetica" w:cs="Helvetica"/>
                          <w:i/>
                          <w:iCs/>
                          <w:color w:val="3366FF"/>
                          <w:lang w:val="en-US"/>
                        </w:rPr>
                        <w:tab/>
                      </w:r>
                      <w:r w:rsidRPr="008F3142">
                        <w:rPr>
                          <w:rFonts w:ascii="Helvetica" w:hAnsi="Helvetica" w:cs="Helvetica"/>
                          <w:i/>
                          <w:iCs/>
                          <w:color w:val="3366FF"/>
                          <w:lang w:val="en-US"/>
                        </w:rPr>
                        <w:tab/>
                      </w:r>
                    </w:p>
                    <w:p w:rsidR="00526C96" w:rsidRPr="008F3142" w:rsidRDefault="00526C96" w:rsidP="00526C96">
                      <w:pPr>
                        <w:widowControl w:val="0"/>
                        <w:autoSpaceDE w:val="0"/>
                        <w:autoSpaceDN w:val="0"/>
                        <w:adjustRightInd w:val="0"/>
                        <w:spacing w:after="0" w:line="240" w:lineRule="auto"/>
                        <w:rPr>
                          <w:rFonts w:ascii="Helvetica" w:hAnsi="Helvetica" w:cs="Helvetica"/>
                          <w:i/>
                          <w:iCs/>
                          <w:color w:val="3366FF"/>
                          <w:lang w:val="en-US"/>
                        </w:rPr>
                      </w:pPr>
                      <w:r w:rsidRPr="008F3142">
                        <w:rPr>
                          <w:rFonts w:ascii="Helvetica" w:hAnsi="Helvetica" w:cs="Helvetica"/>
                          <w:i/>
                          <w:iCs/>
                          <w:color w:val="3366FF"/>
                          <w:lang w:val="en-US"/>
                        </w:rPr>
                        <w:t>14:00-14:45</w:t>
                      </w:r>
                      <w:r w:rsidRPr="008F3142">
                        <w:rPr>
                          <w:rFonts w:ascii="Helvetica" w:hAnsi="Helvetica" w:cs="Helvetica"/>
                          <w:i/>
                          <w:iCs/>
                          <w:color w:val="3366FF"/>
                          <w:lang w:val="en-US"/>
                        </w:rPr>
                        <w:tab/>
                        <w:t>Multigenerational family studies of the</w:t>
                      </w:r>
                    </w:p>
                    <w:p w:rsidR="00526C96" w:rsidRPr="008F3142" w:rsidRDefault="00526C96" w:rsidP="00526C96">
                      <w:pPr>
                        <w:widowControl w:val="0"/>
                        <w:autoSpaceDE w:val="0"/>
                        <w:autoSpaceDN w:val="0"/>
                        <w:adjustRightInd w:val="0"/>
                        <w:spacing w:after="0" w:line="240" w:lineRule="auto"/>
                        <w:ind w:firstLine="1304"/>
                        <w:rPr>
                          <w:rFonts w:ascii="Helvetica" w:hAnsi="Helvetica" w:cs="Helvetica"/>
                          <w:i/>
                          <w:iCs/>
                          <w:color w:val="3366FF"/>
                          <w:lang w:val="en-US"/>
                        </w:rPr>
                      </w:pPr>
                      <w:r w:rsidRPr="008F3142">
                        <w:rPr>
                          <w:rFonts w:ascii="Helvetica" w:hAnsi="Helvetica" w:cs="Helvetica"/>
                          <w:i/>
                          <w:iCs/>
                          <w:color w:val="3366FF"/>
                          <w:lang w:val="en-US"/>
                        </w:rPr>
                        <w:t xml:space="preserve">diabetes-cancer link </w:t>
                      </w:r>
                      <w:r w:rsidRPr="008F3142">
                        <w:rPr>
                          <w:rFonts w:ascii="Helvetica" w:hAnsi="Helvetica" w:cs="Helvetica"/>
                          <w:i/>
                          <w:iCs/>
                          <w:color w:val="3366FF"/>
                          <w:lang w:val="en-US"/>
                        </w:rPr>
                        <w:tab/>
                      </w:r>
                      <w:r w:rsidRPr="008F3142">
                        <w:rPr>
                          <w:rFonts w:ascii="Helvetica" w:hAnsi="Helvetica" w:cs="Helvetica"/>
                          <w:i/>
                          <w:iCs/>
                          <w:color w:val="3366FF"/>
                          <w:lang w:val="en-US"/>
                        </w:rPr>
                        <w:tab/>
                      </w:r>
                      <w:r w:rsidRPr="008F3142">
                        <w:rPr>
                          <w:rFonts w:ascii="Helvetica" w:hAnsi="Helvetica" w:cs="Helvetica"/>
                          <w:i/>
                          <w:iCs/>
                          <w:color w:val="3366FF"/>
                          <w:lang w:val="en-US"/>
                        </w:rPr>
                        <w:tab/>
                        <w:t>C. Häggström</w:t>
                      </w:r>
                      <w:r w:rsidRPr="008F3142">
                        <w:rPr>
                          <w:rFonts w:ascii="Helvetica" w:hAnsi="Helvetica" w:cs="Helvetica"/>
                          <w:i/>
                          <w:iCs/>
                          <w:color w:val="3366FF"/>
                          <w:lang w:val="en-US"/>
                        </w:rPr>
                        <w:tab/>
                      </w:r>
                    </w:p>
                    <w:p w:rsidR="00526C96" w:rsidRPr="008F3142" w:rsidRDefault="00526C96" w:rsidP="00526C96">
                      <w:pPr>
                        <w:widowControl w:val="0"/>
                        <w:autoSpaceDE w:val="0"/>
                        <w:autoSpaceDN w:val="0"/>
                        <w:adjustRightInd w:val="0"/>
                        <w:spacing w:after="0" w:line="240" w:lineRule="auto"/>
                        <w:rPr>
                          <w:rFonts w:ascii="Helvetica" w:hAnsi="Helvetica" w:cs="Helvetica"/>
                          <w:i/>
                          <w:color w:val="3366FF"/>
                          <w:lang w:val="en-US"/>
                        </w:rPr>
                      </w:pPr>
                      <w:r w:rsidRPr="008F3142">
                        <w:rPr>
                          <w:rFonts w:ascii="Helvetica" w:hAnsi="Helvetica" w:cs="Helvetica"/>
                          <w:i/>
                          <w:iCs/>
                          <w:color w:val="3366FF"/>
                          <w:lang w:val="en-US"/>
                        </w:rPr>
                        <w:t>14:45-15:15</w:t>
                      </w:r>
                      <w:r w:rsidRPr="008F3142">
                        <w:rPr>
                          <w:rFonts w:ascii="Helvetica" w:hAnsi="Helvetica" w:cs="Helvetica"/>
                          <w:i/>
                          <w:iCs/>
                          <w:color w:val="3366FF"/>
                          <w:lang w:val="en-US"/>
                        </w:rPr>
                        <w:tab/>
                        <w:t>Break</w:t>
                      </w:r>
                    </w:p>
                    <w:p w:rsidR="00526C96" w:rsidRPr="008F3142" w:rsidRDefault="00526C96" w:rsidP="00526C96">
                      <w:pPr>
                        <w:widowControl w:val="0"/>
                        <w:autoSpaceDE w:val="0"/>
                        <w:autoSpaceDN w:val="0"/>
                        <w:adjustRightInd w:val="0"/>
                        <w:spacing w:after="0" w:line="240" w:lineRule="auto"/>
                        <w:rPr>
                          <w:rFonts w:ascii="Helvetica" w:hAnsi="Helvetica" w:cs="Helvetica"/>
                          <w:i/>
                          <w:color w:val="3366FF"/>
                          <w:lang w:val="en-US"/>
                        </w:rPr>
                      </w:pPr>
                      <w:r w:rsidRPr="008F3142">
                        <w:rPr>
                          <w:rFonts w:ascii="Helvetica" w:hAnsi="Helvetica" w:cs="Helvetica"/>
                          <w:i/>
                          <w:iCs/>
                          <w:color w:val="3366FF"/>
                          <w:lang w:val="en-US"/>
                        </w:rPr>
                        <w:t>15:15-15:45</w:t>
                      </w:r>
                      <w:r w:rsidRPr="008F3142">
                        <w:rPr>
                          <w:rFonts w:ascii="Helvetica" w:hAnsi="Helvetica" w:cs="Helvetica"/>
                          <w:i/>
                          <w:iCs/>
                          <w:color w:val="3366FF"/>
                          <w:lang w:val="en-US"/>
                        </w:rPr>
                        <w:tab/>
                      </w:r>
                      <w:r w:rsidRPr="008F3142">
                        <w:rPr>
                          <w:rFonts w:ascii="Helvetica" w:hAnsi="Helvetica" w:cs="Helvetica"/>
                          <w:i/>
                          <w:color w:val="3366FF"/>
                          <w:lang w:val="en-US"/>
                        </w:rPr>
                        <w:t>‘Six of the best for 2017’</w:t>
                      </w:r>
                      <w:r w:rsidRPr="008F3142">
                        <w:rPr>
                          <w:rFonts w:ascii="Helvetica" w:hAnsi="Helvetica" w:cs="Helvetica"/>
                          <w:i/>
                          <w:color w:val="3366FF"/>
                          <w:lang w:val="en-US"/>
                        </w:rPr>
                        <w:tab/>
                      </w:r>
                      <w:r w:rsidRPr="008F3142">
                        <w:rPr>
                          <w:rFonts w:ascii="Helvetica" w:hAnsi="Helvetica" w:cs="Helvetica"/>
                          <w:i/>
                          <w:color w:val="3366FF"/>
                          <w:lang w:val="en-US"/>
                        </w:rPr>
                        <w:tab/>
                      </w:r>
                      <w:r w:rsidRPr="008F3142">
                        <w:rPr>
                          <w:rFonts w:ascii="Helvetica" w:hAnsi="Helvetica" w:cs="Helvetica"/>
                          <w:i/>
                          <w:color w:val="3366FF"/>
                          <w:lang w:val="en-US"/>
                        </w:rPr>
                        <w:tab/>
                        <w:t>J. Johnson</w:t>
                      </w:r>
                      <w:r w:rsidRPr="008F3142">
                        <w:rPr>
                          <w:rFonts w:ascii="Helvetica" w:hAnsi="Helvetica" w:cs="Helvetica"/>
                          <w:i/>
                          <w:color w:val="3366FF"/>
                          <w:lang w:val="en-US"/>
                        </w:rPr>
                        <w:tab/>
                      </w:r>
                      <w:r w:rsidRPr="008F3142">
                        <w:rPr>
                          <w:rFonts w:ascii="Helvetica" w:hAnsi="Helvetica" w:cs="Helvetica"/>
                          <w:i/>
                          <w:color w:val="3366FF"/>
                          <w:lang w:val="en-US"/>
                        </w:rPr>
                        <w:tab/>
                      </w:r>
                    </w:p>
                    <w:p w:rsidR="00526C96" w:rsidRPr="008F3142" w:rsidRDefault="00526C96" w:rsidP="00526C96">
                      <w:pPr>
                        <w:widowControl w:val="0"/>
                        <w:autoSpaceDE w:val="0"/>
                        <w:autoSpaceDN w:val="0"/>
                        <w:adjustRightInd w:val="0"/>
                        <w:spacing w:after="0" w:line="240" w:lineRule="auto"/>
                        <w:rPr>
                          <w:rFonts w:ascii="Helvetica" w:hAnsi="Helvetica" w:cs="Helvetica"/>
                          <w:i/>
                          <w:color w:val="3366FF"/>
                          <w:lang w:val="en-US"/>
                        </w:rPr>
                      </w:pPr>
                      <w:r w:rsidRPr="008F3142">
                        <w:rPr>
                          <w:rFonts w:ascii="Helvetica" w:hAnsi="Helvetica" w:cs="Helvetica"/>
                          <w:i/>
                          <w:iCs/>
                          <w:color w:val="3366FF"/>
                          <w:lang w:val="en-US"/>
                        </w:rPr>
                        <w:t>15:45-16:15</w:t>
                      </w:r>
                      <w:r w:rsidRPr="008F3142">
                        <w:rPr>
                          <w:rFonts w:ascii="Helvetica" w:hAnsi="Helvetica" w:cs="Helvetica"/>
                          <w:i/>
                          <w:iCs/>
                          <w:color w:val="3366FF"/>
                          <w:lang w:val="en-US"/>
                        </w:rPr>
                        <w:tab/>
                        <w:t>Debate: How do we advance the field of research?                                                           </w:t>
                      </w:r>
                    </w:p>
                    <w:p w:rsidR="00526C96" w:rsidRPr="008F3142" w:rsidRDefault="00526C96" w:rsidP="00526C96">
                      <w:pPr>
                        <w:widowControl w:val="0"/>
                        <w:autoSpaceDE w:val="0"/>
                        <w:autoSpaceDN w:val="0"/>
                        <w:adjustRightInd w:val="0"/>
                        <w:spacing w:after="0" w:line="240" w:lineRule="auto"/>
                        <w:rPr>
                          <w:rFonts w:ascii="Helvetica" w:hAnsi="Helvetica" w:cs="Helvetica"/>
                          <w:i/>
                          <w:iCs/>
                          <w:color w:val="3366FF"/>
                          <w:lang w:val="en-US"/>
                        </w:rPr>
                      </w:pPr>
                      <w:r w:rsidRPr="008F3142">
                        <w:rPr>
                          <w:rFonts w:ascii="Helvetica" w:hAnsi="Helvetica" w:cs="Helvetica"/>
                          <w:i/>
                          <w:iCs/>
                          <w:color w:val="3366FF"/>
                          <w:lang w:val="en-US"/>
                        </w:rPr>
                        <w:t>16:15</w:t>
                      </w:r>
                      <w:r w:rsidRPr="008F3142">
                        <w:rPr>
                          <w:rFonts w:ascii="Helvetica" w:hAnsi="Helvetica" w:cs="Helvetica"/>
                          <w:i/>
                          <w:iCs/>
                          <w:color w:val="3366FF"/>
                          <w:lang w:val="en-US"/>
                        </w:rPr>
                        <w:tab/>
                        <w:t>End of DDA Symposium programme</w:t>
                      </w:r>
                    </w:p>
                  </w:txbxContent>
                </v:textbox>
                <w10:wrap type="square"/>
              </v:shape>
            </w:pict>
          </mc:Fallback>
        </mc:AlternateContent>
      </w:r>
    </w:p>
    <w:p w:rsidR="00526C96" w:rsidRPr="00662ADF" w:rsidRDefault="00526C96" w:rsidP="00526C96">
      <w:pPr>
        <w:widowControl w:val="0"/>
        <w:autoSpaceDE w:val="0"/>
        <w:autoSpaceDN w:val="0"/>
        <w:adjustRightInd w:val="0"/>
        <w:spacing w:after="0" w:line="240" w:lineRule="auto"/>
        <w:rPr>
          <w:rFonts w:ascii="Helvetica" w:hAnsi="Helvetica" w:cs="Helvetica"/>
          <w:lang w:val="en-US"/>
        </w:rPr>
      </w:pPr>
    </w:p>
    <w:p w:rsidR="00526C96" w:rsidRPr="00662ADF" w:rsidRDefault="00526C96" w:rsidP="00526C96">
      <w:pPr>
        <w:widowControl w:val="0"/>
        <w:autoSpaceDE w:val="0"/>
        <w:autoSpaceDN w:val="0"/>
        <w:adjustRightInd w:val="0"/>
        <w:spacing w:after="0" w:line="240" w:lineRule="auto"/>
        <w:rPr>
          <w:rFonts w:ascii="Helvetica" w:hAnsi="Helvetica" w:cs="Helvetica"/>
          <w:lang w:val="en-US"/>
        </w:rPr>
      </w:pPr>
      <w:r w:rsidRPr="00662ADF">
        <w:rPr>
          <w:rFonts w:ascii="Helvetica" w:hAnsi="Helvetica" w:cs="Helvetica"/>
          <w:lang w:val="en-US"/>
        </w:rPr>
        <w:t>16.15-16.45</w:t>
      </w:r>
      <w:r w:rsidRPr="00662ADF">
        <w:rPr>
          <w:rFonts w:ascii="Helvetica" w:hAnsi="Helvetica" w:cs="Helvetica"/>
          <w:lang w:val="en-US"/>
        </w:rPr>
        <w:tab/>
        <w:t xml:space="preserve">‘Stretch your legs’ </w:t>
      </w:r>
      <w:r>
        <w:rPr>
          <w:rFonts w:ascii="Helvetica" w:hAnsi="Helvetica" w:cs="Helvetica"/>
          <w:lang w:val="en-US"/>
        </w:rPr>
        <w:t xml:space="preserve">and </w:t>
      </w:r>
      <w:r w:rsidRPr="00662ADF">
        <w:rPr>
          <w:rFonts w:ascii="Helvetica" w:hAnsi="Helvetica" w:cs="Helvetica"/>
          <w:lang w:val="en-US"/>
        </w:rPr>
        <w:t>Group photo</w:t>
      </w:r>
    </w:p>
    <w:p w:rsidR="00526C96" w:rsidRDefault="00526C96" w:rsidP="00526C96">
      <w:pPr>
        <w:widowControl w:val="0"/>
        <w:autoSpaceDE w:val="0"/>
        <w:autoSpaceDN w:val="0"/>
        <w:adjustRightInd w:val="0"/>
        <w:spacing w:after="0" w:line="240" w:lineRule="auto"/>
        <w:rPr>
          <w:rFonts w:ascii="Helvetica" w:hAnsi="Helvetica" w:cs="Helvetica"/>
          <w:lang w:val="en-US"/>
        </w:rPr>
      </w:pPr>
      <w:r w:rsidRPr="00662ADF">
        <w:rPr>
          <w:rFonts w:ascii="Helvetica" w:hAnsi="Helvetica" w:cs="Helvetica"/>
          <w:lang w:val="en-US"/>
        </w:rPr>
        <w:t>16.45-17.45</w:t>
      </w:r>
      <w:r w:rsidRPr="00662ADF">
        <w:rPr>
          <w:rFonts w:ascii="Helvetica" w:hAnsi="Helvetica" w:cs="Helvetica"/>
          <w:lang w:val="en-US"/>
        </w:rPr>
        <w:tab/>
        <w:t>Updates from the Research Groups (4 x15 minutes)</w:t>
      </w:r>
    </w:p>
    <w:p w:rsidR="00526C96" w:rsidRDefault="00526C96" w:rsidP="00526C96">
      <w:pPr>
        <w:widowControl w:val="0"/>
        <w:tabs>
          <w:tab w:val="left" w:pos="1560"/>
        </w:tabs>
        <w:autoSpaceDE w:val="0"/>
        <w:autoSpaceDN w:val="0"/>
        <w:adjustRightInd w:val="0"/>
        <w:spacing w:after="0" w:line="240" w:lineRule="auto"/>
        <w:ind w:left="1300"/>
        <w:rPr>
          <w:rFonts w:ascii="Helvetica" w:hAnsi="Helvetica" w:cs="Helvetica"/>
          <w:bCs/>
          <w:lang w:val="en-US"/>
        </w:rPr>
      </w:pPr>
      <w:r>
        <w:rPr>
          <w:rFonts w:ascii="Helvetica" w:hAnsi="Helvetica" w:cs="Helvetica"/>
          <w:bCs/>
          <w:lang w:val="en-US"/>
        </w:rPr>
        <w:t>1.</w:t>
      </w:r>
      <w:r>
        <w:rPr>
          <w:rFonts w:ascii="Helvetica" w:hAnsi="Helvetica" w:cs="Helvetica"/>
          <w:bCs/>
          <w:lang w:val="en-US"/>
        </w:rPr>
        <w:tab/>
        <w:t>University of Toronto</w:t>
      </w:r>
    </w:p>
    <w:p w:rsidR="00526C96" w:rsidRDefault="00526C96" w:rsidP="00526C96">
      <w:pPr>
        <w:widowControl w:val="0"/>
        <w:tabs>
          <w:tab w:val="left" w:pos="1560"/>
        </w:tabs>
        <w:autoSpaceDE w:val="0"/>
        <w:autoSpaceDN w:val="0"/>
        <w:adjustRightInd w:val="0"/>
        <w:spacing w:after="0" w:line="240" w:lineRule="auto"/>
        <w:ind w:left="1304" w:hanging="1304"/>
        <w:rPr>
          <w:rFonts w:ascii="Helvetica" w:hAnsi="Helvetica" w:cs="Helvetica"/>
          <w:bCs/>
          <w:lang w:val="en-US"/>
        </w:rPr>
      </w:pPr>
      <w:r>
        <w:rPr>
          <w:rFonts w:ascii="Helvetica" w:hAnsi="Helvetica" w:cs="Helvetica"/>
          <w:bCs/>
          <w:lang w:val="en-US"/>
        </w:rPr>
        <w:tab/>
        <w:t>2.</w:t>
      </w:r>
      <w:r>
        <w:rPr>
          <w:rFonts w:ascii="Helvetica" w:hAnsi="Helvetica" w:cs="Helvetica"/>
          <w:bCs/>
          <w:lang w:val="en-US"/>
        </w:rPr>
        <w:tab/>
        <w:t xml:space="preserve">Manchester. </w:t>
      </w:r>
      <w:proofErr w:type="spellStart"/>
      <w:r w:rsidRPr="0076643F">
        <w:rPr>
          <w:rFonts w:ascii="Helvetica" w:hAnsi="Helvetica" w:cs="Helvetica"/>
          <w:bCs/>
          <w:lang w:val="en-US"/>
        </w:rPr>
        <w:t>Optimising</w:t>
      </w:r>
      <w:proofErr w:type="spellEnd"/>
      <w:r w:rsidRPr="0076643F">
        <w:rPr>
          <w:rFonts w:ascii="Helvetica" w:hAnsi="Helvetica" w:cs="Helvetica"/>
          <w:bCs/>
          <w:lang w:val="en-US"/>
        </w:rPr>
        <w:t xml:space="preserve"> the use of latent class modelling t</w:t>
      </w:r>
      <w:r>
        <w:rPr>
          <w:rFonts w:ascii="Helvetica" w:hAnsi="Helvetica" w:cs="Helvetica"/>
          <w:bCs/>
          <w:lang w:val="en-US"/>
        </w:rPr>
        <w:t xml:space="preserve">o identify trajectories of body </w:t>
      </w:r>
      <w:r w:rsidRPr="0076643F">
        <w:rPr>
          <w:rFonts w:ascii="Helvetica" w:hAnsi="Helvetica" w:cs="Helvetica"/>
          <w:bCs/>
          <w:lang w:val="en-US"/>
        </w:rPr>
        <w:t>mass index by gender. Hannah Lennon</w:t>
      </w:r>
    </w:p>
    <w:p w:rsidR="00526C96" w:rsidRDefault="00526C96" w:rsidP="00526C96">
      <w:pPr>
        <w:widowControl w:val="0"/>
        <w:tabs>
          <w:tab w:val="left" w:pos="1560"/>
        </w:tabs>
        <w:autoSpaceDE w:val="0"/>
        <w:autoSpaceDN w:val="0"/>
        <w:adjustRightInd w:val="0"/>
        <w:spacing w:after="0" w:line="240" w:lineRule="auto"/>
        <w:ind w:left="1300" w:hanging="1300"/>
        <w:rPr>
          <w:rFonts w:ascii="Helvetica" w:hAnsi="Helvetica" w:cs="Helvetica"/>
          <w:bCs/>
          <w:lang w:val="en-US"/>
        </w:rPr>
      </w:pPr>
      <w:r>
        <w:rPr>
          <w:rFonts w:ascii="Helvetica" w:hAnsi="Helvetica" w:cs="Helvetica"/>
          <w:lang w:val="en-US"/>
        </w:rPr>
        <w:tab/>
        <w:t>3.</w:t>
      </w:r>
      <w:r>
        <w:rPr>
          <w:rFonts w:ascii="Helvetica" w:hAnsi="Helvetica" w:cs="Helvetica"/>
          <w:lang w:val="en-US"/>
        </w:rPr>
        <w:tab/>
        <w:t xml:space="preserve">Manchester. </w:t>
      </w:r>
      <w:r w:rsidRPr="0076643F">
        <w:rPr>
          <w:rFonts w:ascii="Helvetica" w:hAnsi="Helvetica" w:cs="Helvetica"/>
          <w:bCs/>
          <w:lang w:val="en-US"/>
        </w:rPr>
        <w:t>Weight loss, diabetes and early detection of pancreatic cancer: not so clear Elena Badrick (given by A Renehan)</w:t>
      </w:r>
    </w:p>
    <w:p w:rsidR="00526C96" w:rsidRPr="007D622C" w:rsidRDefault="00526C96" w:rsidP="00526C96">
      <w:pPr>
        <w:widowControl w:val="0"/>
        <w:tabs>
          <w:tab w:val="left" w:pos="1560"/>
        </w:tabs>
        <w:autoSpaceDE w:val="0"/>
        <w:autoSpaceDN w:val="0"/>
        <w:adjustRightInd w:val="0"/>
        <w:spacing w:after="0" w:line="240" w:lineRule="auto"/>
        <w:ind w:left="1300" w:hanging="1300"/>
        <w:rPr>
          <w:rFonts w:ascii="Helvetica" w:hAnsi="Helvetica" w:cs="Helvetica"/>
          <w:bCs/>
          <w:lang w:val="en-US"/>
        </w:rPr>
      </w:pPr>
      <w:r>
        <w:rPr>
          <w:rFonts w:ascii="Helvetica" w:hAnsi="Helvetica" w:cs="Helvetica"/>
          <w:bCs/>
          <w:lang w:val="en-US"/>
        </w:rPr>
        <w:lastRenderedPageBreak/>
        <w:tab/>
        <w:t>4.</w:t>
      </w:r>
      <w:r>
        <w:rPr>
          <w:rFonts w:ascii="Helvetica" w:hAnsi="Helvetica" w:cs="Helvetica"/>
          <w:bCs/>
          <w:lang w:val="en-US"/>
        </w:rPr>
        <w:tab/>
        <w:t>Aarhus / Mexico</w:t>
      </w:r>
      <w:r w:rsidRPr="0041651C">
        <w:rPr>
          <w:rFonts w:ascii="Helvetica" w:hAnsi="Helvetica" w:cs="Helvetica"/>
          <w:bCs/>
          <w:lang w:val="en-US"/>
        </w:rPr>
        <w:t xml:space="preserve">. </w:t>
      </w:r>
      <w:sdt>
        <w:sdtPr>
          <w:rPr>
            <w:rFonts w:ascii="Helvetica" w:hAnsi="Helvetica" w:cs="Helvetica"/>
            <w:bCs/>
          </w:rPr>
          <w:id w:val="570852254"/>
          <w:placeholder>
            <w:docPart w:val="40C77DC8738B41B9B301FC627BEB83C8"/>
          </w:placeholder>
          <w:text/>
        </w:sdtPr>
        <w:sdtEndPr/>
        <w:sdtContent>
          <w:r>
            <w:rPr>
              <w:rFonts w:ascii="Helvetica" w:hAnsi="Helvetica" w:cs="Helvetica"/>
              <w:bCs/>
            </w:rPr>
            <w:t xml:space="preserve">Descriptive analysis of diabetes and cancer as co-occurring </w:t>
          </w:r>
          <w:r w:rsidRPr="0041651C">
            <w:rPr>
              <w:rFonts w:ascii="Helvetica" w:hAnsi="Helvetica" w:cs="Helvetica"/>
              <w:bCs/>
            </w:rPr>
            <w:t>cause</w:t>
          </w:r>
          <w:r>
            <w:rPr>
              <w:rFonts w:ascii="Helvetica" w:hAnsi="Helvetica" w:cs="Helvetica"/>
              <w:bCs/>
            </w:rPr>
            <w:t>s</w:t>
          </w:r>
          <w:r w:rsidRPr="0041651C">
            <w:rPr>
              <w:rFonts w:ascii="Helvetica" w:hAnsi="Helvetica" w:cs="Helvetica"/>
              <w:bCs/>
            </w:rPr>
            <w:t xml:space="preserve"> of death </w:t>
          </w:r>
          <w:r>
            <w:rPr>
              <w:rFonts w:ascii="Helvetica" w:hAnsi="Helvetica" w:cs="Helvetica"/>
              <w:bCs/>
            </w:rPr>
            <w:t>in Mexico. Omar Silverman</w:t>
          </w:r>
        </w:sdtContent>
      </w:sdt>
    </w:p>
    <w:p w:rsidR="00526C96" w:rsidRPr="00662ADF" w:rsidRDefault="00526C96" w:rsidP="00526C96">
      <w:pPr>
        <w:widowControl w:val="0"/>
        <w:autoSpaceDE w:val="0"/>
        <w:autoSpaceDN w:val="0"/>
        <w:adjustRightInd w:val="0"/>
        <w:spacing w:after="0" w:line="240" w:lineRule="auto"/>
        <w:rPr>
          <w:rFonts w:ascii="Helvetica" w:hAnsi="Helvetica" w:cs="Helvetica"/>
          <w:lang w:val="en-US"/>
        </w:rPr>
      </w:pPr>
    </w:p>
    <w:p w:rsidR="00526C96" w:rsidRPr="00662ADF" w:rsidRDefault="00526C96" w:rsidP="00526C96">
      <w:pPr>
        <w:widowControl w:val="0"/>
        <w:autoSpaceDE w:val="0"/>
        <w:autoSpaceDN w:val="0"/>
        <w:adjustRightInd w:val="0"/>
        <w:spacing w:after="0" w:line="240" w:lineRule="auto"/>
        <w:rPr>
          <w:rFonts w:ascii="Helvetica" w:hAnsi="Helvetica" w:cs="Helvetica"/>
          <w:lang w:val="en-US"/>
        </w:rPr>
      </w:pPr>
      <w:r>
        <w:rPr>
          <w:rFonts w:ascii="Helvetica" w:hAnsi="Helvetica" w:cs="Helvetica"/>
          <w:lang w:val="en-US"/>
        </w:rPr>
        <w:t>17.45-19.3</w:t>
      </w:r>
      <w:r w:rsidRPr="00662ADF">
        <w:rPr>
          <w:rFonts w:ascii="Helvetica" w:hAnsi="Helvetica" w:cs="Helvetica"/>
          <w:lang w:val="en-US"/>
        </w:rPr>
        <w:t>0</w:t>
      </w:r>
      <w:r w:rsidRPr="00662ADF">
        <w:rPr>
          <w:rFonts w:ascii="Helvetica" w:hAnsi="Helvetica" w:cs="Helvetica"/>
          <w:lang w:val="en-US"/>
        </w:rPr>
        <w:tab/>
      </w:r>
      <w:r>
        <w:rPr>
          <w:rFonts w:ascii="Helvetica" w:hAnsi="Helvetica" w:cs="Helvetica"/>
          <w:lang w:val="en-US"/>
        </w:rPr>
        <w:t xml:space="preserve">Free time to walk around in Aarhus and make </w:t>
      </w:r>
      <w:r w:rsidRPr="00662ADF">
        <w:rPr>
          <w:rFonts w:ascii="Helvetica" w:hAnsi="Helvetica" w:cs="Helvetica"/>
          <w:lang w:val="en-US"/>
        </w:rPr>
        <w:t>your own way to the restaurant</w:t>
      </w:r>
    </w:p>
    <w:p w:rsidR="00526C96" w:rsidRPr="00F351C1" w:rsidRDefault="00526C96" w:rsidP="00526C96">
      <w:pPr>
        <w:spacing w:after="0" w:line="240" w:lineRule="auto"/>
        <w:rPr>
          <w:rFonts w:ascii="Helvetica" w:hAnsi="Helvetica"/>
        </w:rPr>
      </w:pPr>
      <w:r>
        <w:rPr>
          <w:rFonts w:ascii="Helvetica" w:hAnsi="Helvetica" w:cs="Helvetica"/>
          <w:lang w:val="en-US"/>
        </w:rPr>
        <w:t>19.3</w:t>
      </w:r>
      <w:r w:rsidRPr="00662ADF">
        <w:rPr>
          <w:rFonts w:ascii="Helvetica" w:hAnsi="Helvetica" w:cs="Helvetica"/>
          <w:lang w:val="en-US"/>
        </w:rPr>
        <w:t>0-21.30</w:t>
      </w:r>
      <w:r w:rsidRPr="00662ADF">
        <w:rPr>
          <w:rFonts w:ascii="Helvetica" w:hAnsi="Helvetica" w:cs="Helvetica"/>
          <w:lang w:val="en-US"/>
        </w:rPr>
        <w:tab/>
        <w:t>Workshop dinner</w:t>
      </w:r>
      <w:r>
        <w:rPr>
          <w:rFonts w:ascii="Helvetica" w:hAnsi="Helvetica" w:cs="Helvetica"/>
          <w:lang w:val="en-US"/>
        </w:rPr>
        <w:t xml:space="preserve"> at </w:t>
      </w:r>
      <w:r w:rsidRPr="00F351C1">
        <w:rPr>
          <w:rFonts w:ascii="Helvetica" w:hAnsi="Helvetica" w:cs="Helvetica"/>
          <w:lang w:val="en-US"/>
        </w:rPr>
        <w:t xml:space="preserve">Restaurant </w:t>
      </w:r>
      <w:proofErr w:type="spellStart"/>
      <w:r w:rsidRPr="00F351C1">
        <w:rPr>
          <w:rFonts w:ascii="Helvetica" w:hAnsi="Helvetica" w:cs="Helvetica"/>
          <w:lang w:val="en-US"/>
        </w:rPr>
        <w:t>Komfur</w:t>
      </w:r>
      <w:proofErr w:type="spellEnd"/>
      <w:r w:rsidRPr="00F351C1">
        <w:rPr>
          <w:rFonts w:ascii="Helvetica" w:hAnsi="Helvetica" w:cs="Helvetica"/>
          <w:lang w:val="en-US"/>
        </w:rPr>
        <w:t xml:space="preserve">, </w:t>
      </w:r>
      <w:proofErr w:type="spellStart"/>
      <w:r w:rsidRPr="00F351C1">
        <w:rPr>
          <w:rFonts w:ascii="Helvetica" w:hAnsi="Helvetica" w:cs="Arial"/>
          <w:color w:val="222222"/>
          <w:shd w:val="clear" w:color="auto" w:fill="FFFFFF"/>
        </w:rPr>
        <w:t>Guldsmedgade</w:t>
      </w:r>
      <w:proofErr w:type="spellEnd"/>
      <w:r w:rsidRPr="00F351C1">
        <w:rPr>
          <w:rFonts w:ascii="Helvetica" w:hAnsi="Helvetica" w:cs="Arial"/>
          <w:color w:val="222222"/>
          <w:shd w:val="clear" w:color="auto" w:fill="FFFFFF"/>
        </w:rPr>
        <w:t xml:space="preserve"> 38, 8000 Aarhus C</w:t>
      </w:r>
      <w:r>
        <w:rPr>
          <w:rFonts w:ascii="Helvetica" w:hAnsi="Helvetica" w:cs="Arial"/>
          <w:color w:val="222222"/>
          <w:shd w:val="clear" w:color="auto" w:fill="FFFFFF"/>
        </w:rPr>
        <w:t>.</w:t>
      </w:r>
    </w:p>
    <w:p w:rsidR="00526C96" w:rsidRDefault="00526C96" w:rsidP="00526C96">
      <w:pPr>
        <w:widowControl w:val="0"/>
        <w:autoSpaceDE w:val="0"/>
        <w:autoSpaceDN w:val="0"/>
        <w:adjustRightInd w:val="0"/>
        <w:spacing w:after="0" w:line="240" w:lineRule="auto"/>
        <w:rPr>
          <w:rFonts w:ascii="Helvetica" w:hAnsi="Helvetica" w:cs="Helvetica"/>
          <w:b/>
          <w:bCs/>
          <w:u w:val="single"/>
          <w:lang w:val="en-US"/>
        </w:rPr>
      </w:pPr>
    </w:p>
    <w:p w:rsidR="00526C96" w:rsidRPr="00662ADF" w:rsidRDefault="00526C96" w:rsidP="00526C96">
      <w:pPr>
        <w:widowControl w:val="0"/>
        <w:autoSpaceDE w:val="0"/>
        <w:autoSpaceDN w:val="0"/>
        <w:adjustRightInd w:val="0"/>
        <w:spacing w:after="0" w:line="240" w:lineRule="auto"/>
        <w:rPr>
          <w:rFonts w:ascii="Helvetica" w:hAnsi="Helvetica" w:cs="Helvetica"/>
          <w:u w:val="single"/>
          <w:lang w:val="en-US"/>
        </w:rPr>
      </w:pPr>
      <w:r w:rsidRPr="00662ADF">
        <w:rPr>
          <w:rFonts w:ascii="Helvetica" w:hAnsi="Helvetica" w:cs="Helvetica"/>
          <w:b/>
          <w:bCs/>
          <w:u w:val="single"/>
          <w:lang w:val="en-US"/>
        </w:rPr>
        <w:t>Tuesday 4th April 2017</w:t>
      </w:r>
    </w:p>
    <w:p w:rsidR="00526C96" w:rsidRPr="00662ADF" w:rsidRDefault="00526C96" w:rsidP="00526C96">
      <w:pPr>
        <w:widowControl w:val="0"/>
        <w:autoSpaceDE w:val="0"/>
        <w:autoSpaceDN w:val="0"/>
        <w:adjustRightInd w:val="0"/>
        <w:spacing w:after="0" w:line="240" w:lineRule="auto"/>
        <w:rPr>
          <w:rFonts w:ascii="Helvetica" w:hAnsi="Helvetica" w:cs="Helvetica"/>
          <w:lang w:val="en-US"/>
        </w:rPr>
      </w:pPr>
      <w:r w:rsidRPr="00662ADF">
        <w:rPr>
          <w:rFonts w:ascii="Helvetica" w:hAnsi="Helvetica" w:cs="Helvetica"/>
          <w:lang w:val="en-US"/>
        </w:rPr>
        <w:t>7.00-8.00</w:t>
      </w:r>
      <w:r w:rsidRPr="00662ADF">
        <w:rPr>
          <w:rFonts w:ascii="Helvetica" w:hAnsi="Helvetica" w:cs="Helvetica"/>
          <w:lang w:val="en-US"/>
        </w:rPr>
        <w:tab/>
        <w:t>Breakfast at Hotel </w:t>
      </w:r>
      <w:proofErr w:type="spellStart"/>
      <w:r w:rsidRPr="00662ADF">
        <w:rPr>
          <w:rFonts w:ascii="Helvetica" w:hAnsi="Helvetica" w:cs="Helvetica"/>
          <w:lang w:val="en-US"/>
        </w:rPr>
        <w:t>Comwell</w:t>
      </w:r>
      <w:proofErr w:type="spellEnd"/>
      <w:r w:rsidRPr="00662ADF">
        <w:rPr>
          <w:rFonts w:ascii="Helvetica" w:hAnsi="Helvetica" w:cs="Helvetica"/>
          <w:lang w:val="en-US"/>
        </w:rPr>
        <w:t xml:space="preserve"> + Check out.</w:t>
      </w:r>
    </w:p>
    <w:p w:rsidR="00526C96" w:rsidRDefault="00526C96" w:rsidP="00526C96">
      <w:pPr>
        <w:widowControl w:val="0"/>
        <w:autoSpaceDE w:val="0"/>
        <w:autoSpaceDN w:val="0"/>
        <w:adjustRightInd w:val="0"/>
        <w:spacing w:after="0" w:line="240" w:lineRule="auto"/>
        <w:rPr>
          <w:rFonts w:ascii="Helvetica" w:hAnsi="Helvetica" w:cs="Helvetica"/>
          <w:lang w:val="en-US"/>
        </w:rPr>
      </w:pPr>
      <w:r w:rsidRPr="00662ADF">
        <w:rPr>
          <w:rFonts w:ascii="Helvetica" w:hAnsi="Helvetica" w:cs="Helvetica"/>
          <w:lang w:val="en-US"/>
        </w:rPr>
        <w:t>8.00-9.00</w:t>
      </w:r>
      <w:r w:rsidRPr="00662ADF">
        <w:rPr>
          <w:rFonts w:ascii="Helvetica" w:hAnsi="Helvetica" w:cs="Helvetica"/>
          <w:lang w:val="en-US"/>
        </w:rPr>
        <w:tab/>
        <w:t xml:space="preserve">Make your own way to the </w:t>
      </w:r>
      <w:r>
        <w:rPr>
          <w:rFonts w:ascii="Helvetica" w:hAnsi="Helvetica" w:cs="Helvetica"/>
          <w:lang w:val="en-US"/>
        </w:rPr>
        <w:t xml:space="preserve">Merete Barker Auditorium </w:t>
      </w:r>
      <w:r w:rsidRPr="00662ADF">
        <w:rPr>
          <w:rFonts w:ascii="Helvetica" w:hAnsi="Helvetica" w:cs="Helvetica"/>
          <w:lang w:val="en-US"/>
        </w:rPr>
        <w:t>(30 min walk</w:t>
      </w:r>
      <w:r>
        <w:rPr>
          <w:rFonts w:ascii="Helvetica" w:hAnsi="Helvetica" w:cs="Helvetica"/>
          <w:lang w:val="en-US"/>
        </w:rPr>
        <w:t xml:space="preserve"> from the hotel</w:t>
      </w:r>
      <w:r w:rsidRPr="00662ADF">
        <w:rPr>
          <w:rFonts w:ascii="Helvetica" w:hAnsi="Helvetica" w:cs="Helvetica"/>
          <w:lang w:val="en-US"/>
        </w:rPr>
        <w:t>)</w:t>
      </w:r>
    </w:p>
    <w:p w:rsidR="00526C96" w:rsidRDefault="00526C96" w:rsidP="00526C96">
      <w:pPr>
        <w:widowControl w:val="0"/>
        <w:autoSpaceDE w:val="0"/>
        <w:autoSpaceDN w:val="0"/>
        <w:adjustRightInd w:val="0"/>
        <w:spacing w:after="0" w:line="240" w:lineRule="auto"/>
        <w:ind w:firstLine="1304"/>
        <w:rPr>
          <w:rFonts w:ascii="Helvetica" w:hAnsi="Helvetica" w:cs="Helvetica"/>
          <w:lang w:val="en-US"/>
        </w:rPr>
      </w:pPr>
      <w:r>
        <w:rPr>
          <w:rFonts w:ascii="Helvetica" w:hAnsi="Helvetica" w:cs="Helvetica"/>
          <w:lang w:val="en-US"/>
        </w:rPr>
        <w:t xml:space="preserve">Lakeside Auditoriums, </w:t>
      </w:r>
      <w:r w:rsidRPr="00AA5D3F">
        <w:rPr>
          <w:rFonts w:ascii="Helvetica" w:hAnsi="Helvetica" w:cs="Helvetica"/>
          <w:lang w:val="da-DK"/>
        </w:rPr>
        <w:t>Vennelyst Boulevard 8, Aarhus</w:t>
      </w:r>
      <w:r w:rsidRPr="00AA5D3F">
        <w:rPr>
          <w:rFonts w:ascii="Helvetica" w:hAnsi="Helvetica" w:cs="Helvetica"/>
          <w:lang w:val="en-US"/>
        </w:rPr>
        <w:t xml:space="preserve"> </w:t>
      </w:r>
      <w:r w:rsidRPr="00662ADF">
        <w:rPr>
          <w:rFonts w:ascii="Helvetica" w:hAnsi="Helvetica" w:cs="Helvetica"/>
          <w:lang w:val="en-US"/>
        </w:rPr>
        <w:t xml:space="preserve">University Campus </w:t>
      </w:r>
    </w:p>
    <w:p w:rsidR="00526C96" w:rsidRPr="00662ADF" w:rsidRDefault="00526C96" w:rsidP="00526C96">
      <w:pPr>
        <w:widowControl w:val="0"/>
        <w:autoSpaceDE w:val="0"/>
        <w:autoSpaceDN w:val="0"/>
        <w:adjustRightInd w:val="0"/>
        <w:spacing w:after="0" w:line="240" w:lineRule="auto"/>
        <w:rPr>
          <w:rFonts w:ascii="Helvetica" w:hAnsi="Helvetica" w:cs="Helvetica"/>
          <w:lang w:val="en-US"/>
        </w:rPr>
      </w:pPr>
      <w:r w:rsidRPr="00662ADF">
        <w:rPr>
          <w:rFonts w:ascii="Helvetica" w:hAnsi="Helvetica" w:cs="Helvetica"/>
          <w:lang w:val="en-US"/>
        </w:rPr>
        <w:t>8.00-9.00</w:t>
      </w:r>
      <w:r w:rsidRPr="00662ADF">
        <w:rPr>
          <w:rFonts w:ascii="Helvetica" w:hAnsi="Helvetica" w:cs="Helvetica"/>
          <w:lang w:val="en-US"/>
        </w:rPr>
        <w:tab/>
        <w:t>A framework to evaluate the impact of diabetes</w:t>
      </w:r>
    </w:p>
    <w:p w:rsidR="00526C96" w:rsidRPr="00662ADF" w:rsidRDefault="00526C96" w:rsidP="00526C96">
      <w:pPr>
        <w:widowControl w:val="0"/>
        <w:autoSpaceDE w:val="0"/>
        <w:autoSpaceDN w:val="0"/>
        <w:adjustRightInd w:val="0"/>
        <w:spacing w:after="0" w:line="240" w:lineRule="auto"/>
        <w:ind w:firstLine="1304"/>
        <w:rPr>
          <w:rFonts w:ascii="Helvetica" w:hAnsi="Helvetica" w:cs="Helvetica"/>
          <w:lang w:val="en-US"/>
        </w:rPr>
      </w:pPr>
      <w:proofErr w:type="gramStart"/>
      <w:r w:rsidRPr="00662ADF">
        <w:rPr>
          <w:rFonts w:ascii="Helvetica" w:hAnsi="Helvetica" w:cs="Helvetica"/>
          <w:lang w:val="en-US"/>
        </w:rPr>
        <w:t>on</w:t>
      </w:r>
      <w:proofErr w:type="gramEnd"/>
      <w:r w:rsidRPr="00662ADF">
        <w:rPr>
          <w:rFonts w:ascii="Helvetica" w:hAnsi="Helvetica" w:cs="Helvetica"/>
          <w:lang w:val="en-US"/>
        </w:rPr>
        <w:t xml:space="preserve"> initial cancer treatment</w:t>
      </w:r>
      <w:r w:rsidRPr="00662ADF">
        <w:rPr>
          <w:rFonts w:ascii="Helvetica" w:hAnsi="Helvetica" w:cs="Helvetica"/>
          <w:lang w:val="en-US"/>
        </w:rPr>
        <w:tab/>
      </w:r>
      <w:r w:rsidRPr="00662ADF">
        <w:rPr>
          <w:rFonts w:ascii="Helvetica" w:hAnsi="Helvetica" w:cs="Helvetica"/>
          <w:lang w:val="en-US"/>
        </w:rPr>
        <w:tab/>
      </w:r>
      <w:r w:rsidRPr="00662ADF">
        <w:rPr>
          <w:rFonts w:ascii="Helvetica" w:hAnsi="Helvetica" w:cs="Helvetica"/>
          <w:lang w:val="en-US"/>
        </w:rPr>
        <w:tab/>
        <w:t>(Writing group only)</w:t>
      </w:r>
    </w:p>
    <w:p w:rsidR="00526C96" w:rsidRPr="006E3E61" w:rsidRDefault="00526C96" w:rsidP="00526C96">
      <w:pPr>
        <w:widowControl w:val="0"/>
        <w:autoSpaceDE w:val="0"/>
        <w:autoSpaceDN w:val="0"/>
        <w:adjustRightInd w:val="0"/>
        <w:spacing w:after="0" w:line="240" w:lineRule="auto"/>
        <w:rPr>
          <w:rFonts w:ascii="Helvetica" w:hAnsi="Helvetica" w:cs="Helvetica"/>
          <w:lang w:val="en-US"/>
        </w:rPr>
      </w:pPr>
      <w:r w:rsidRPr="006E3E61">
        <w:rPr>
          <w:rFonts w:ascii="Helvetica" w:hAnsi="Helvetica" w:cs="Helvetica"/>
          <w:lang w:val="en-US"/>
        </w:rPr>
        <w:t>9.00-11.00</w:t>
      </w:r>
      <w:r w:rsidRPr="006E3E61">
        <w:rPr>
          <w:rFonts w:ascii="Helvetica" w:hAnsi="Helvetica" w:cs="Helvetica"/>
          <w:lang w:val="en-US"/>
        </w:rPr>
        <w:tab/>
        <w:t>Genetics of the Diabetes – Cancer link</w:t>
      </w:r>
    </w:p>
    <w:p w:rsidR="00526C96" w:rsidRDefault="00526C96" w:rsidP="00526C96">
      <w:pPr>
        <w:widowControl w:val="0"/>
        <w:autoSpaceDE w:val="0"/>
        <w:autoSpaceDN w:val="0"/>
        <w:adjustRightInd w:val="0"/>
        <w:spacing w:after="0" w:line="240" w:lineRule="auto"/>
        <w:rPr>
          <w:rFonts w:ascii="Helvetica" w:hAnsi="Helvetica" w:cs="Calibri"/>
          <w:color w:val="191919"/>
          <w:lang w:val="en-US"/>
        </w:rPr>
      </w:pPr>
      <w:r w:rsidRPr="006E3E61">
        <w:rPr>
          <w:rFonts w:ascii="Helvetica" w:hAnsi="Helvetica" w:cs="Helvetica"/>
          <w:lang w:val="en-US"/>
        </w:rPr>
        <w:tab/>
      </w:r>
      <w:r>
        <w:rPr>
          <w:rFonts w:ascii="Helvetica" w:hAnsi="Helvetica" w:cs="Helvetica"/>
          <w:lang w:val="en-US"/>
        </w:rPr>
        <w:t xml:space="preserve">1. </w:t>
      </w:r>
      <w:r w:rsidRPr="008F3142">
        <w:rPr>
          <w:rFonts w:ascii="Helvetica" w:hAnsi="Helvetica" w:cs="Calibri"/>
          <w:color w:val="191919"/>
          <w:lang w:val="en-US"/>
        </w:rPr>
        <w:t xml:space="preserve">Can genetics help untangle etiological relevance of </w:t>
      </w:r>
    </w:p>
    <w:p w:rsidR="00526C96" w:rsidRPr="008F3142" w:rsidRDefault="00526C96" w:rsidP="00526C96">
      <w:pPr>
        <w:widowControl w:val="0"/>
        <w:autoSpaceDE w:val="0"/>
        <w:autoSpaceDN w:val="0"/>
        <w:adjustRightInd w:val="0"/>
        <w:spacing w:after="0" w:line="240" w:lineRule="auto"/>
        <w:ind w:firstLine="1304"/>
        <w:rPr>
          <w:rFonts w:ascii="Helvetica" w:hAnsi="Helvetica" w:cs="Calibri"/>
          <w:color w:val="191919"/>
          <w:lang w:val="en-US"/>
        </w:rPr>
      </w:pPr>
      <w:proofErr w:type="gramStart"/>
      <w:r w:rsidRPr="008F3142">
        <w:rPr>
          <w:rFonts w:ascii="Helvetica" w:hAnsi="Helvetica" w:cs="Calibri"/>
          <w:color w:val="191919"/>
          <w:lang w:val="en-US"/>
        </w:rPr>
        <w:t>obesity</w:t>
      </w:r>
      <w:proofErr w:type="gramEnd"/>
      <w:r w:rsidRPr="008F3142">
        <w:rPr>
          <w:rFonts w:ascii="Helvetica" w:hAnsi="Helvetica" w:cs="Calibri"/>
          <w:color w:val="191919"/>
          <w:lang w:val="en-US"/>
        </w:rPr>
        <w:t>-related risk factors for cancer?</w:t>
      </w:r>
    </w:p>
    <w:p w:rsidR="00526C96" w:rsidRPr="006E3E61" w:rsidRDefault="00526C96" w:rsidP="00526C96">
      <w:pPr>
        <w:widowControl w:val="0"/>
        <w:autoSpaceDE w:val="0"/>
        <w:autoSpaceDN w:val="0"/>
        <w:adjustRightInd w:val="0"/>
        <w:spacing w:after="0" w:line="240" w:lineRule="auto"/>
        <w:ind w:firstLine="1304"/>
        <w:rPr>
          <w:rFonts w:ascii="Helvetica" w:hAnsi="Helvetica" w:cs="Helvetica"/>
          <w:lang w:val="en-US"/>
        </w:rPr>
      </w:pPr>
      <w:r w:rsidRPr="008F3142">
        <w:rPr>
          <w:rFonts w:ascii="Helvetica" w:hAnsi="Helvetica" w:cs="Calibri"/>
          <w:color w:val="191919"/>
          <w:lang w:val="en-US"/>
        </w:rPr>
        <w:t>The case of kidney and pancreatic cancer</w:t>
      </w:r>
      <w:r w:rsidRPr="008F3142">
        <w:rPr>
          <w:rFonts w:ascii="Helvetica" w:hAnsi="Helvetica" w:cs="Helvetica"/>
          <w:lang w:val="en-US"/>
        </w:rPr>
        <w:tab/>
      </w:r>
      <w:proofErr w:type="spellStart"/>
      <w:r>
        <w:rPr>
          <w:rFonts w:ascii="Helvetica" w:hAnsi="Helvetica" w:cs="Helvetica"/>
          <w:lang w:val="en-US"/>
        </w:rPr>
        <w:t>Mattias</w:t>
      </w:r>
      <w:proofErr w:type="spellEnd"/>
      <w:r>
        <w:rPr>
          <w:rFonts w:ascii="Helvetica" w:hAnsi="Helvetica" w:cs="Helvetica"/>
          <w:lang w:val="en-US"/>
        </w:rPr>
        <w:t xml:space="preserve"> Johansson</w:t>
      </w:r>
      <w:r w:rsidRPr="006E3E61">
        <w:rPr>
          <w:rFonts w:ascii="Helvetica" w:hAnsi="Helvetica" w:cs="Helvetica"/>
          <w:lang w:val="en-US"/>
        </w:rPr>
        <w:tab/>
      </w:r>
    </w:p>
    <w:p w:rsidR="00526C96" w:rsidRDefault="00526C96" w:rsidP="00526C96">
      <w:pPr>
        <w:widowControl w:val="0"/>
        <w:autoSpaceDE w:val="0"/>
        <w:autoSpaceDN w:val="0"/>
        <w:adjustRightInd w:val="0"/>
        <w:spacing w:after="0" w:line="240" w:lineRule="auto"/>
        <w:rPr>
          <w:rFonts w:ascii="Helvetica" w:hAnsi="Helvetica" w:cs="Calibri"/>
          <w:lang w:val="en-US"/>
        </w:rPr>
      </w:pPr>
      <w:r w:rsidRPr="006E3E61">
        <w:rPr>
          <w:rFonts w:ascii="Helvetica" w:hAnsi="Helvetica" w:cs="Helvetica"/>
          <w:lang w:val="en-US"/>
        </w:rPr>
        <w:tab/>
      </w:r>
      <w:r>
        <w:rPr>
          <w:rFonts w:ascii="Helvetica" w:hAnsi="Helvetica" w:cs="Helvetica"/>
          <w:lang w:val="en-US"/>
        </w:rPr>
        <w:t xml:space="preserve">2. </w:t>
      </w:r>
      <w:r w:rsidRPr="006E3E61">
        <w:rPr>
          <w:rFonts w:ascii="Helvetica" w:hAnsi="Helvetica" w:cs="Calibri"/>
          <w:lang w:val="en-US"/>
        </w:rPr>
        <w:t>Genetics of type 2 diabetes, related traits and</w:t>
      </w:r>
    </w:p>
    <w:p w:rsidR="00526C96" w:rsidRPr="006E3E61" w:rsidRDefault="00526C96" w:rsidP="00526C96">
      <w:pPr>
        <w:widowControl w:val="0"/>
        <w:autoSpaceDE w:val="0"/>
        <w:autoSpaceDN w:val="0"/>
        <w:adjustRightInd w:val="0"/>
        <w:spacing w:after="0" w:line="240" w:lineRule="auto"/>
        <w:ind w:firstLine="1304"/>
        <w:rPr>
          <w:rFonts w:ascii="Helvetica" w:hAnsi="Helvetica" w:cs="Helvetica"/>
          <w:lang w:val="en-US"/>
        </w:rPr>
      </w:pPr>
      <w:proofErr w:type="gramStart"/>
      <w:r w:rsidRPr="006E3E61">
        <w:rPr>
          <w:rFonts w:ascii="Helvetica" w:hAnsi="Helvetica" w:cs="Calibri"/>
          <w:lang w:val="en-US"/>
        </w:rPr>
        <w:t>cancer</w:t>
      </w:r>
      <w:proofErr w:type="gramEnd"/>
      <w:r w:rsidRPr="006E3E61">
        <w:rPr>
          <w:rFonts w:ascii="Helvetica" w:hAnsi="Helvetica" w:cs="Calibri"/>
          <w:lang w:val="en-US"/>
        </w:rPr>
        <w:t xml:space="preserve"> risk: </w:t>
      </w:r>
      <w:r>
        <w:rPr>
          <w:rFonts w:ascii="Helvetica" w:hAnsi="Helvetica" w:cs="Calibri"/>
          <w:lang w:val="en-US"/>
        </w:rPr>
        <w:t>The Malmö Diet and Cancer Study</w:t>
      </w:r>
      <w:r w:rsidRPr="006E3E61">
        <w:rPr>
          <w:rFonts w:ascii="Helvetica" w:hAnsi="Helvetica" w:cs="Helvetica"/>
          <w:lang w:val="en-US"/>
        </w:rPr>
        <w:tab/>
        <w:t>I. Drake</w:t>
      </w:r>
      <w:r w:rsidRPr="006E3E61">
        <w:rPr>
          <w:rFonts w:ascii="Helvetica" w:hAnsi="Helvetica" w:cs="Helvetica"/>
          <w:lang w:val="en-US"/>
        </w:rPr>
        <w:tab/>
      </w:r>
      <w:r w:rsidRPr="006E3E61">
        <w:rPr>
          <w:rFonts w:ascii="Helvetica" w:hAnsi="Helvetica" w:cs="Helvetica"/>
          <w:lang w:val="en-US"/>
        </w:rPr>
        <w:tab/>
      </w:r>
    </w:p>
    <w:p w:rsidR="00526C96" w:rsidRDefault="00526C96" w:rsidP="00526C96">
      <w:pPr>
        <w:widowControl w:val="0"/>
        <w:autoSpaceDE w:val="0"/>
        <w:autoSpaceDN w:val="0"/>
        <w:adjustRightInd w:val="0"/>
        <w:spacing w:after="0" w:line="240" w:lineRule="auto"/>
        <w:rPr>
          <w:rFonts w:ascii="Helvetica" w:hAnsi="Helvetica" w:cs="Helvetica"/>
          <w:lang w:val="en-US"/>
        </w:rPr>
      </w:pPr>
      <w:r w:rsidRPr="006E3E61">
        <w:rPr>
          <w:rFonts w:ascii="Helvetica" w:hAnsi="Helvetica" w:cs="Helvetica"/>
          <w:lang w:val="en-US"/>
        </w:rPr>
        <w:tab/>
      </w:r>
      <w:r>
        <w:rPr>
          <w:rFonts w:ascii="Helvetica" w:hAnsi="Helvetica" w:cs="Helvetica"/>
          <w:lang w:val="en-US"/>
        </w:rPr>
        <w:t xml:space="preserve">3. </w:t>
      </w:r>
      <w:r w:rsidRPr="008F3142">
        <w:rPr>
          <w:rFonts w:ascii="Helvetica" w:hAnsi="Helvetica" w:cs="Helvetica"/>
          <w:lang w:val="en-US"/>
        </w:rPr>
        <w:t>Insulin, IGF-I and colorectal cancer: Results from</w:t>
      </w:r>
    </w:p>
    <w:p w:rsidR="00526C96" w:rsidRPr="006E3E61" w:rsidRDefault="00526C96" w:rsidP="00526C96">
      <w:pPr>
        <w:widowControl w:val="0"/>
        <w:autoSpaceDE w:val="0"/>
        <w:autoSpaceDN w:val="0"/>
        <w:adjustRightInd w:val="0"/>
        <w:spacing w:after="0" w:line="240" w:lineRule="auto"/>
        <w:ind w:firstLine="1304"/>
        <w:rPr>
          <w:rFonts w:ascii="Helvetica" w:hAnsi="Helvetica" w:cs="Helvetica"/>
          <w:lang w:val="en-US"/>
        </w:rPr>
      </w:pPr>
      <w:proofErr w:type="gramStart"/>
      <w:r w:rsidRPr="008F3142">
        <w:rPr>
          <w:rFonts w:ascii="Helvetica" w:hAnsi="Helvetica" w:cs="Helvetica"/>
          <w:lang w:val="en-US"/>
        </w:rPr>
        <w:t>a</w:t>
      </w:r>
      <w:proofErr w:type="gramEnd"/>
      <w:r w:rsidRPr="008F3142">
        <w:rPr>
          <w:rFonts w:ascii="Helvetica" w:hAnsi="Helvetica" w:cs="Helvetica"/>
          <w:lang w:val="en-US"/>
        </w:rPr>
        <w:t xml:space="preserve"> large-pooled study  and MR analysis</w:t>
      </w:r>
      <w:r w:rsidRPr="006E3E61">
        <w:rPr>
          <w:rFonts w:ascii="Helvetica" w:hAnsi="Helvetica" w:cs="Helvetica"/>
          <w:lang w:val="en-US"/>
        </w:rPr>
        <w:tab/>
      </w:r>
      <w:r w:rsidRPr="006E3E61">
        <w:rPr>
          <w:rFonts w:ascii="Helvetica" w:hAnsi="Helvetica" w:cs="Helvetica"/>
          <w:lang w:val="en-US"/>
        </w:rPr>
        <w:tab/>
        <w:t>M. Gunter</w:t>
      </w:r>
    </w:p>
    <w:p w:rsidR="00526C96" w:rsidRPr="006E3E61" w:rsidRDefault="00526C96" w:rsidP="00526C96">
      <w:pPr>
        <w:widowControl w:val="0"/>
        <w:autoSpaceDE w:val="0"/>
        <w:autoSpaceDN w:val="0"/>
        <w:adjustRightInd w:val="0"/>
        <w:spacing w:after="0" w:line="240" w:lineRule="auto"/>
        <w:rPr>
          <w:rFonts w:ascii="Helvetica" w:hAnsi="Helvetica" w:cs="Helvetica"/>
          <w:lang w:val="en-US"/>
        </w:rPr>
      </w:pPr>
      <w:r>
        <w:rPr>
          <w:rFonts w:ascii="Helvetica" w:hAnsi="Helvetica" w:cs="Helvetica"/>
          <w:lang w:val="en-US"/>
        </w:rPr>
        <w:tab/>
        <w:t>4. Discussion</w:t>
      </w:r>
    </w:p>
    <w:p w:rsidR="00526C96" w:rsidRPr="00662ADF" w:rsidRDefault="00526C96" w:rsidP="00526C96">
      <w:pPr>
        <w:widowControl w:val="0"/>
        <w:autoSpaceDE w:val="0"/>
        <w:autoSpaceDN w:val="0"/>
        <w:adjustRightInd w:val="0"/>
        <w:spacing w:after="0" w:line="240" w:lineRule="auto"/>
        <w:rPr>
          <w:rFonts w:ascii="Helvetica" w:hAnsi="Helvetica" w:cs="Helvetica"/>
          <w:lang w:val="en-US"/>
        </w:rPr>
      </w:pPr>
      <w:r w:rsidRPr="00662ADF">
        <w:rPr>
          <w:rFonts w:ascii="Helvetica" w:hAnsi="Helvetica" w:cs="Helvetica"/>
          <w:lang w:val="en-US"/>
        </w:rPr>
        <w:t>11.00-11.30</w:t>
      </w:r>
      <w:r w:rsidRPr="00662ADF">
        <w:rPr>
          <w:rFonts w:ascii="Helvetica" w:hAnsi="Helvetica" w:cs="Helvetica"/>
          <w:lang w:val="en-US"/>
        </w:rPr>
        <w:tab/>
        <w:t>Coffee</w:t>
      </w:r>
    </w:p>
    <w:p w:rsidR="00526C96" w:rsidRDefault="00526C96" w:rsidP="00526C96">
      <w:pPr>
        <w:widowControl w:val="0"/>
        <w:autoSpaceDE w:val="0"/>
        <w:autoSpaceDN w:val="0"/>
        <w:adjustRightInd w:val="0"/>
        <w:spacing w:after="0" w:line="240" w:lineRule="auto"/>
        <w:rPr>
          <w:rFonts w:ascii="Helvetica" w:hAnsi="Helvetica" w:cs="Helvetica"/>
          <w:lang w:val="en-US"/>
        </w:rPr>
      </w:pPr>
      <w:r>
        <w:rPr>
          <w:rFonts w:ascii="Helvetica" w:hAnsi="Helvetica" w:cs="Helvetica"/>
          <w:lang w:val="en-US"/>
        </w:rPr>
        <w:t>11.30-12.3</w:t>
      </w:r>
      <w:r w:rsidRPr="00662ADF">
        <w:rPr>
          <w:rFonts w:ascii="Helvetica" w:hAnsi="Helvetica" w:cs="Helvetica"/>
          <w:lang w:val="en-US"/>
        </w:rPr>
        <w:t>0</w:t>
      </w:r>
      <w:r w:rsidRPr="00662ADF">
        <w:rPr>
          <w:rFonts w:ascii="Helvetica" w:hAnsi="Helvetica" w:cs="Helvetica"/>
          <w:lang w:val="en-US"/>
        </w:rPr>
        <w:tab/>
        <w:t>Upd</w:t>
      </w:r>
      <w:r>
        <w:rPr>
          <w:rFonts w:ascii="Helvetica" w:hAnsi="Helvetica" w:cs="Helvetica"/>
          <w:lang w:val="en-US"/>
        </w:rPr>
        <w:t>ates from the research groups (4</w:t>
      </w:r>
      <w:r w:rsidRPr="00662ADF">
        <w:rPr>
          <w:rFonts w:ascii="Helvetica" w:hAnsi="Helvetica" w:cs="Helvetica"/>
          <w:lang w:val="en-US"/>
        </w:rPr>
        <w:t>x15 minutes)</w:t>
      </w:r>
    </w:p>
    <w:p w:rsidR="00526C96" w:rsidRDefault="00526C96" w:rsidP="00526C96">
      <w:pPr>
        <w:widowControl w:val="0"/>
        <w:autoSpaceDE w:val="0"/>
        <w:autoSpaceDN w:val="0"/>
        <w:adjustRightInd w:val="0"/>
        <w:spacing w:after="0" w:line="240" w:lineRule="auto"/>
        <w:rPr>
          <w:rFonts w:ascii="Helvetica" w:hAnsi="Helvetica" w:cs="Helvetica"/>
          <w:lang w:val="en-US"/>
        </w:rPr>
      </w:pPr>
      <w:r>
        <w:rPr>
          <w:rFonts w:ascii="Helvetica" w:hAnsi="Helvetica" w:cs="Helvetica"/>
          <w:lang w:val="en-US"/>
        </w:rPr>
        <w:tab/>
        <w:t>1. Swedish Diabetes Register Group</w:t>
      </w:r>
    </w:p>
    <w:p w:rsidR="00526C96" w:rsidRDefault="00526C96" w:rsidP="00526C96">
      <w:pPr>
        <w:widowControl w:val="0"/>
        <w:autoSpaceDE w:val="0"/>
        <w:autoSpaceDN w:val="0"/>
        <w:adjustRightInd w:val="0"/>
        <w:spacing w:after="0" w:line="240" w:lineRule="auto"/>
        <w:rPr>
          <w:rFonts w:ascii="Helvetica" w:hAnsi="Helvetica" w:cs="Helvetica"/>
          <w:lang w:val="en-US"/>
        </w:rPr>
      </w:pPr>
      <w:r>
        <w:rPr>
          <w:rFonts w:ascii="Helvetica" w:hAnsi="Helvetica" w:cs="Helvetica"/>
          <w:lang w:val="en-US"/>
        </w:rPr>
        <w:tab/>
        <w:t xml:space="preserve">2. Diabetes Center </w:t>
      </w:r>
      <w:proofErr w:type="spellStart"/>
      <w:r>
        <w:rPr>
          <w:rFonts w:ascii="Helvetica" w:hAnsi="Helvetica" w:cs="Helvetica"/>
          <w:lang w:val="en-US"/>
        </w:rPr>
        <w:t>Isala</w:t>
      </w:r>
      <w:proofErr w:type="spellEnd"/>
      <w:r>
        <w:rPr>
          <w:rFonts w:ascii="Helvetica" w:hAnsi="Helvetica" w:cs="Helvetica"/>
          <w:lang w:val="en-US"/>
        </w:rPr>
        <w:t xml:space="preserve"> Zwolle</w:t>
      </w:r>
    </w:p>
    <w:p w:rsidR="00526C96" w:rsidRDefault="00526C96" w:rsidP="00526C96">
      <w:pPr>
        <w:widowControl w:val="0"/>
        <w:autoSpaceDE w:val="0"/>
        <w:autoSpaceDN w:val="0"/>
        <w:adjustRightInd w:val="0"/>
        <w:spacing w:after="0" w:line="240" w:lineRule="auto"/>
        <w:rPr>
          <w:rFonts w:ascii="Helvetica" w:hAnsi="Helvetica" w:cs="Helvetica"/>
          <w:lang w:val="en-US"/>
        </w:rPr>
      </w:pPr>
      <w:r>
        <w:rPr>
          <w:rFonts w:ascii="Helvetica" w:hAnsi="Helvetica" w:cs="Helvetica"/>
          <w:lang w:val="en-US"/>
        </w:rPr>
        <w:tab/>
        <w:t>3. University of Hawaii Cancer Center</w:t>
      </w:r>
    </w:p>
    <w:p w:rsidR="00526C96" w:rsidRPr="00662ADF" w:rsidRDefault="00526C96" w:rsidP="00526C96">
      <w:pPr>
        <w:widowControl w:val="0"/>
        <w:autoSpaceDE w:val="0"/>
        <w:autoSpaceDN w:val="0"/>
        <w:adjustRightInd w:val="0"/>
        <w:spacing w:after="0" w:line="240" w:lineRule="auto"/>
        <w:rPr>
          <w:rFonts w:ascii="Helvetica" w:hAnsi="Helvetica" w:cs="Helvetica"/>
          <w:lang w:val="en-US"/>
        </w:rPr>
      </w:pPr>
      <w:r>
        <w:rPr>
          <w:rFonts w:ascii="Helvetica" w:hAnsi="Helvetica" w:cs="Helvetica"/>
          <w:lang w:val="en-US"/>
        </w:rPr>
        <w:tab/>
        <w:t xml:space="preserve">4.  Edinburgh University </w:t>
      </w:r>
    </w:p>
    <w:p w:rsidR="00526C96" w:rsidRPr="00662ADF" w:rsidRDefault="00526C96" w:rsidP="00526C96">
      <w:pPr>
        <w:widowControl w:val="0"/>
        <w:autoSpaceDE w:val="0"/>
        <w:autoSpaceDN w:val="0"/>
        <w:adjustRightInd w:val="0"/>
        <w:spacing w:after="0" w:line="240" w:lineRule="auto"/>
        <w:rPr>
          <w:rFonts w:ascii="Helvetica" w:hAnsi="Helvetica" w:cs="Helvetica"/>
          <w:lang w:val="en-US"/>
        </w:rPr>
      </w:pPr>
      <w:r>
        <w:rPr>
          <w:rFonts w:ascii="Helvetica" w:hAnsi="Helvetica" w:cs="Helvetica"/>
          <w:lang w:val="en-US"/>
        </w:rPr>
        <w:t>12.30-12.45</w:t>
      </w:r>
      <w:r w:rsidRPr="00662ADF">
        <w:rPr>
          <w:rFonts w:ascii="Helvetica" w:hAnsi="Helvetica" w:cs="Helvetica"/>
          <w:lang w:val="en-US"/>
        </w:rPr>
        <w:tab/>
        <w:t>Wrap up/ announcement of next meeting</w:t>
      </w:r>
    </w:p>
    <w:p w:rsidR="00526C96" w:rsidRDefault="00526C96" w:rsidP="00526C96">
      <w:pPr>
        <w:spacing w:after="0" w:line="240" w:lineRule="auto"/>
        <w:rPr>
          <w:rFonts w:ascii="Helvetica" w:hAnsi="Helvetica" w:cs="Helvetica"/>
          <w:lang w:val="en-US"/>
        </w:rPr>
      </w:pPr>
      <w:r>
        <w:rPr>
          <w:rFonts w:ascii="Helvetica" w:hAnsi="Helvetica" w:cs="Helvetica"/>
          <w:lang w:val="en-US"/>
        </w:rPr>
        <w:t>12.45-13.45</w:t>
      </w:r>
      <w:r w:rsidRPr="00662ADF">
        <w:rPr>
          <w:rFonts w:ascii="Helvetica" w:hAnsi="Helvetica" w:cs="Helvetica"/>
          <w:lang w:val="en-US"/>
        </w:rPr>
        <w:tab/>
        <w:t>Lunch + Depart</w:t>
      </w:r>
    </w:p>
    <w:p w:rsidR="00526C96" w:rsidRDefault="00526C96" w:rsidP="00526C96">
      <w:pPr>
        <w:spacing w:after="0" w:line="240" w:lineRule="auto"/>
        <w:rPr>
          <w:rFonts w:ascii="Helvetica" w:hAnsi="Helvetica" w:cs="Helvetica"/>
          <w:lang w:val="en-US"/>
        </w:rPr>
      </w:pPr>
    </w:p>
    <w:p w:rsidR="00526C96" w:rsidRPr="00F351C1" w:rsidRDefault="00526C96" w:rsidP="00526C96">
      <w:pPr>
        <w:spacing w:after="0" w:line="240" w:lineRule="auto"/>
        <w:rPr>
          <w:rFonts w:ascii="Helvetica" w:hAnsi="Helvetica" w:cs="Helvetica"/>
          <w:b/>
          <w:lang w:val="en-US"/>
        </w:rPr>
      </w:pPr>
      <w:r w:rsidRPr="00F351C1">
        <w:rPr>
          <w:rFonts w:ascii="Helvetica" w:hAnsi="Helvetica" w:cs="Helvetica"/>
          <w:b/>
          <w:lang w:val="en-US"/>
        </w:rPr>
        <w:t>Venue:</w:t>
      </w:r>
      <w:r>
        <w:rPr>
          <w:rFonts w:ascii="Helvetica" w:hAnsi="Helvetica" w:cs="Helvetica"/>
          <w:b/>
          <w:lang w:val="en-US"/>
        </w:rPr>
        <w:tab/>
      </w:r>
      <w:r>
        <w:rPr>
          <w:rFonts w:ascii="Helvetica" w:hAnsi="Helvetica" w:cs="Helvetica"/>
          <w:b/>
          <w:lang w:val="en-US"/>
        </w:rPr>
        <w:tab/>
      </w:r>
      <w:r>
        <w:rPr>
          <w:rFonts w:ascii="Helvetica" w:hAnsi="Helvetica" w:cs="Helvetica"/>
          <w:b/>
          <w:lang w:val="en-US"/>
        </w:rPr>
        <w:tab/>
      </w:r>
      <w:r>
        <w:rPr>
          <w:rFonts w:ascii="Helvetica" w:hAnsi="Helvetica" w:cs="Helvetica"/>
          <w:b/>
          <w:lang w:val="en-US"/>
        </w:rPr>
        <w:tab/>
        <w:t>Restaurant</w:t>
      </w:r>
    </w:p>
    <w:p w:rsidR="00526C96" w:rsidRPr="00F351C1" w:rsidRDefault="00526C96" w:rsidP="00526C96">
      <w:pPr>
        <w:spacing w:after="0" w:line="240" w:lineRule="auto"/>
        <w:rPr>
          <w:rFonts w:ascii="Helvetica" w:hAnsi="Helvetica" w:cs="Helvetica"/>
          <w:lang w:val="en-US"/>
        </w:rPr>
      </w:pPr>
      <w:r w:rsidRPr="00F351C1">
        <w:rPr>
          <w:rFonts w:ascii="Helvetica" w:hAnsi="Helvetica" w:cs="Helvetica"/>
          <w:lang w:val="en-US"/>
        </w:rPr>
        <w:t>Lakeside Auditoriums</w:t>
      </w:r>
      <w:r>
        <w:rPr>
          <w:rFonts w:ascii="Helvetica" w:hAnsi="Helvetica" w:cs="Helvetica"/>
          <w:lang w:val="en-US"/>
        </w:rPr>
        <w:tab/>
      </w:r>
      <w:r>
        <w:rPr>
          <w:rFonts w:ascii="Helvetica" w:hAnsi="Helvetica" w:cs="Helvetica"/>
          <w:lang w:val="en-US"/>
        </w:rPr>
        <w:tab/>
      </w:r>
      <w:r>
        <w:rPr>
          <w:rFonts w:ascii="Helvetica" w:hAnsi="Helvetica" w:cs="Helvetica"/>
          <w:lang w:val="en-US"/>
        </w:rPr>
        <w:tab/>
      </w:r>
      <w:proofErr w:type="spellStart"/>
      <w:r>
        <w:rPr>
          <w:rFonts w:ascii="Helvetica" w:hAnsi="Helvetica" w:cs="Helvetica"/>
          <w:lang w:val="en-US"/>
        </w:rPr>
        <w:t>Komfur</w:t>
      </w:r>
      <w:proofErr w:type="spellEnd"/>
    </w:p>
    <w:p w:rsidR="00526C96" w:rsidRPr="00F351C1" w:rsidRDefault="00526C96" w:rsidP="00526C96">
      <w:pPr>
        <w:spacing w:after="0" w:line="240" w:lineRule="auto"/>
        <w:rPr>
          <w:rFonts w:ascii="Helvetica" w:hAnsi="Helvetica" w:cs="Helvetica"/>
          <w:lang w:val="en-US"/>
        </w:rPr>
      </w:pPr>
      <w:proofErr w:type="spellStart"/>
      <w:r w:rsidRPr="00F351C1">
        <w:rPr>
          <w:rFonts w:ascii="Helvetica" w:hAnsi="Helvetica" w:cs="Helvetica"/>
          <w:lang w:val="en-US"/>
        </w:rPr>
        <w:t>Vennelyst</w:t>
      </w:r>
      <w:proofErr w:type="spellEnd"/>
      <w:r w:rsidRPr="00F351C1">
        <w:rPr>
          <w:rFonts w:ascii="Helvetica" w:hAnsi="Helvetica" w:cs="Helvetica"/>
          <w:lang w:val="en-US"/>
        </w:rPr>
        <w:t xml:space="preserve"> Boulevard 8</w:t>
      </w:r>
      <w:r>
        <w:rPr>
          <w:rFonts w:ascii="Helvetica" w:hAnsi="Helvetica" w:cs="Helvetica"/>
          <w:lang w:val="en-US"/>
        </w:rPr>
        <w:tab/>
      </w:r>
      <w:r>
        <w:rPr>
          <w:rFonts w:ascii="Helvetica" w:hAnsi="Helvetica" w:cs="Helvetica"/>
          <w:lang w:val="en-US"/>
        </w:rPr>
        <w:tab/>
      </w:r>
      <w:r>
        <w:rPr>
          <w:rFonts w:ascii="Helvetica" w:hAnsi="Helvetica" w:cs="Helvetica"/>
          <w:lang w:val="en-US"/>
        </w:rPr>
        <w:tab/>
      </w:r>
      <w:proofErr w:type="spellStart"/>
      <w:r>
        <w:rPr>
          <w:rFonts w:ascii="Helvetica" w:hAnsi="Helvetica" w:cs="Helvetica"/>
          <w:lang w:val="en-US"/>
        </w:rPr>
        <w:t>Guldsmedgade</w:t>
      </w:r>
      <w:proofErr w:type="spellEnd"/>
      <w:r>
        <w:rPr>
          <w:rFonts w:ascii="Helvetica" w:hAnsi="Helvetica" w:cs="Helvetica"/>
          <w:lang w:val="en-US"/>
        </w:rPr>
        <w:t xml:space="preserve"> 38</w:t>
      </w:r>
    </w:p>
    <w:p w:rsidR="00526C96" w:rsidRPr="00F351C1" w:rsidRDefault="00526C96" w:rsidP="00526C96">
      <w:pPr>
        <w:spacing w:after="0" w:line="240" w:lineRule="auto"/>
        <w:rPr>
          <w:rFonts w:ascii="Helvetica" w:hAnsi="Helvetica" w:cs="Helvetica"/>
          <w:lang w:val="en-US"/>
        </w:rPr>
      </w:pPr>
      <w:r w:rsidRPr="00F351C1">
        <w:rPr>
          <w:rFonts w:ascii="Helvetica" w:hAnsi="Helvetica" w:cs="Helvetica"/>
          <w:lang w:val="en-US"/>
        </w:rPr>
        <w:t>8000 - Aarhus C</w:t>
      </w:r>
      <w:r>
        <w:rPr>
          <w:rFonts w:ascii="Helvetica" w:hAnsi="Helvetica" w:cs="Helvetica"/>
          <w:lang w:val="en-US"/>
        </w:rPr>
        <w:tab/>
      </w:r>
      <w:r>
        <w:rPr>
          <w:rFonts w:ascii="Helvetica" w:hAnsi="Helvetica" w:cs="Helvetica"/>
          <w:lang w:val="en-US"/>
        </w:rPr>
        <w:tab/>
      </w:r>
      <w:r>
        <w:rPr>
          <w:rFonts w:ascii="Helvetica" w:hAnsi="Helvetica" w:cs="Helvetica"/>
          <w:lang w:val="en-US"/>
        </w:rPr>
        <w:tab/>
        <w:t>8000 - Aarhus C</w:t>
      </w:r>
    </w:p>
    <w:p w:rsidR="00526C96" w:rsidRDefault="00526C96" w:rsidP="00526C96">
      <w:pPr>
        <w:spacing w:after="0" w:line="240" w:lineRule="auto"/>
        <w:rPr>
          <w:rFonts w:ascii="Helvetica" w:hAnsi="Helvetica" w:cs="Helvetica"/>
          <w:b/>
          <w:lang w:val="en-US"/>
        </w:rPr>
      </w:pPr>
    </w:p>
    <w:p w:rsidR="00526C96" w:rsidRDefault="00526C96" w:rsidP="00526C96">
      <w:pPr>
        <w:spacing w:after="0" w:line="240" w:lineRule="auto"/>
        <w:rPr>
          <w:rFonts w:ascii="Helvetica" w:hAnsi="Helvetica" w:cs="Helvetica"/>
          <w:b/>
          <w:lang w:val="en-US"/>
        </w:rPr>
      </w:pPr>
    </w:p>
    <w:p w:rsidR="00526C96" w:rsidRPr="00533297" w:rsidRDefault="00526C96" w:rsidP="00526C96">
      <w:pPr>
        <w:spacing w:after="0" w:line="240" w:lineRule="auto"/>
        <w:rPr>
          <w:rFonts w:ascii="Helvetica" w:hAnsi="Helvetica" w:cs="Helvetica"/>
          <w:lang w:val="en-US"/>
        </w:rPr>
      </w:pPr>
      <w:r w:rsidRPr="00533297">
        <w:rPr>
          <w:rFonts w:ascii="Helvetica" w:hAnsi="Helvetica" w:cs="Helvetica"/>
          <w:lang w:val="en-US"/>
        </w:rPr>
        <w:t xml:space="preserve">The venue is a </w:t>
      </w:r>
      <w:r>
        <w:rPr>
          <w:rFonts w:ascii="Helvetica" w:hAnsi="Helvetica" w:cs="Helvetica"/>
          <w:lang w:val="en-US"/>
        </w:rPr>
        <w:t xml:space="preserve">pleasant </w:t>
      </w:r>
      <w:r w:rsidRPr="00533297">
        <w:rPr>
          <w:rFonts w:ascii="Helvetica" w:hAnsi="Helvetica" w:cs="Helvetica"/>
          <w:lang w:val="en-US"/>
        </w:rPr>
        <w:t xml:space="preserve">30 minute walk from Hotel </w:t>
      </w:r>
      <w:proofErr w:type="spellStart"/>
      <w:r w:rsidRPr="00533297">
        <w:rPr>
          <w:rFonts w:ascii="Helvetica" w:hAnsi="Helvetica" w:cs="Helvetica"/>
          <w:lang w:val="en-US"/>
        </w:rPr>
        <w:t>Comwell</w:t>
      </w:r>
      <w:proofErr w:type="spellEnd"/>
      <w:r w:rsidRPr="00533297">
        <w:rPr>
          <w:rFonts w:ascii="Helvetica" w:hAnsi="Helvetica" w:cs="Helvetica"/>
          <w:lang w:val="en-US"/>
        </w:rPr>
        <w:t>, through Aarhus old town. The restaurant for Monday evening is a 10 minute walk from our venue.</w:t>
      </w:r>
    </w:p>
    <w:p w:rsidR="00526C96" w:rsidRPr="00533297" w:rsidRDefault="00526C96" w:rsidP="00526C96">
      <w:pPr>
        <w:spacing w:after="0" w:line="240" w:lineRule="auto"/>
        <w:rPr>
          <w:rFonts w:ascii="Helvetica" w:hAnsi="Helvetica" w:cs="Helvetica"/>
          <w:lang w:val="en-US"/>
        </w:rPr>
      </w:pPr>
    </w:p>
    <w:p w:rsidR="00526C96" w:rsidRDefault="00526C96" w:rsidP="00526C96">
      <w:pPr>
        <w:spacing w:after="0" w:line="240" w:lineRule="auto"/>
        <w:rPr>
          <w:rFonts w:ascii="Helvetica" w:hAnsi="Helvetica" w:cs="Helvetica"/>
          <w:lang w:val="en-US"/>
        </w:rPr>
      </w:pPr>
      <w:r w:rsidRPr="00533297">
        <w:rPr>
          <w:rFonts w:ascii="Helvetica" w:hAnsi="Helvetica" w:cs="Helvetica"/>
          <w:lang w:val="en-US"/>
        </w:rPr>
        <w:t xml:space="preserve">For those who have a few hours to spare on Tuesday afternoon, we have free tickets to visit </w:t>
      </w:r>
      <w:proofErr w:type="spellStart"/>
      <w:r w:rsidRPr="00533297">
        <w:rPr>
          <w:rFonts w:ascii="Helvetica" w:hAnsi="Helvetica" w:cs="Helvetica"/>
          <w:lang w:val="en-US"/>
        </w:rPr>
        <w:t>ARoS</w:t>
      </w:r>
      <w:proofErr w:type="spellEnd"/>
      <w:r w:rsidRPr="00533297">
        <w:rPr>
          <w:rFonts w:ascii="Helvetica" w:hAnsi="Helvetica" w:cs="Helvetica"/>
          <w:lang w:val="en-US"/>
        </w:rPr>
        <w:t>, the Aarhus contemporary art museum</w:t>
      </w:r>
      <w:r>
        <w:rPr>
          <w:rFonts w:ascii="Helvetica" w:hAnsi="Helvetica" w:cs="Helvetica"/>
          <w:lang w:val="en-US"/>
        </w:rPr>
        <w:t xml:space="preserve">:  </w:t>
      </w:r>
      <w:hyperlink r:id="rId10" w:history="1">
        <w:r w:rsidRPr="00D2525E">
          <w:rPr>
            <w:rStyle w:val="Hyperlink"/>
            <w:rFonts w:ascii="Helvetica" w:hAnsi="Helvetica" w:cs="Helvetica"/>
            <w:lang w:val="en-US"/>
          </w:rPr>
          <w:t>http://en.aros.dk/</w:t>
        </w:r>
      </w:hyperlink>
    </w:p>
    <w:p w:rsidR="00526C96" w:rsidRDefault="00526C96" w:rsidP="00526C96">
      <w:pPr>
        <w:widowControl w:val="0"/>
        <w:autoSpaceDE w:val="0"/>
        <w:autoSpaceDN w:val="0"/>
        <w:adjustRightInd w:val="0"/>
        <w:spacing w:after="0" w:line="240" w:lineRule="auto"/>
        <w:rPr>
          <w:rFonts w:ascii="Helvetica" w:hAnsi="Helvetica" w:cs="Helvetica"/>
          <w:lang w:val="en-US"/>
        </w:rPr>
      </w:pPr>
    </w:p>
    <w:p w:rsidR="00526C96" w:rsidRDefault="00526C96" w:rsidP="00526C96">
      <w:pPr>
        <w:spacing w:after="0" w:line="240" w:lineRule="auto"/>
      </w:pPr>
      <w:r>
        <w:tab/>
      </w:r>
    </w:p>
    <w:p w:rsidR="00526C96" w:rsidRDefault="00526C96" w:rsidP="00526C96"/>
    <w:p w:rsidR="00526C96" w:rsidRDefault="00526C96" w:rsidP="00526C96"/>
    <w:p w:rsidR="00526C96" w:rsidRDefault="00526C96" w:rsidP="00526C96"/>
    <w:p w:rsidR="00526C96" w:rsidRDefault="00526C96" w:rsidP="00526C96"/>
    <w:p w:rsidR="00526C96" w:rsidRDefault="00526C96" w:rsidP="00526C96"/>
    <w:p w:rsidR="00E7766F" w:rsidRDefault="00E7766F" w:rsidP="00E7766F">
      <w:pPr>
        <w:spacing w:after="0"/>
        <w:jc w:val="both"/>
        <w:rPr>
          <w:rFonts w:ascii="Arial" w:hAnsi="Arial" w:cs="Arial"/>
        </w:rPr>
      </w:pPr>
    </w:p>
    <w:sectPr w:rsidR="00E7766F" w:rsidSect="000F1C30">
      <w:footerReference w:type="default" r:id="rId11"/>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B5F1E" w:rsidRDefault="003B5F1E" w:rsidP="008B68C4">
      <w:pPr>
        <w:spacing w:after="0" w:line="240" w:lineRule="auto"/>
      </w:pPr>
      <w:r>
        <w:separator/>
      </w:r>
    </w:p>
  </w:endnote>
  <w:endnote w:type="continuationSeparator" w:id="0">
    <w:p w:rsidR="003B5F1E" w:rsidRDefault="003B5F1E" w:rsidP="008B68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S Mincho">
    <w:altName w:val="ＭＳ 明朝"/>
    <w:charset w:val="80"/>
    <w:family w:val="modern"/>
    <w:pitch w:val="fixed"/>
    <w:sig w:usb0="E00002FF" w:usb1="6AC7FDFB" w:usb2="00000012" w:usb3="00000000" w:csb0="0002009F" w:csb1="00000000"/>
  </w:font>
  <w:font w:name="Helvetica">
    <w:panose1 w:val="00000000000000000000"/>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Light">
    <w:panose1 w:val="020F0302020204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68C4" w:rsidRPr="00981E56" w:rsidRDefault="008B68C4">
    <w:pPr>
      <w:pStyle w:val="Footer"/>
      <w:jc w:val="center"/>
      <w:rPr>
        <w:sz w:val="18"/>
      </w:rPr>
    </w:pPr>
    <w:r w:rsidRPr="00981E56">
      <w:rPr>
        <w:sz w:val="18"/>
      </w:rPr>
      <w:fldChar w:fldCharType="begin"/>
    </w:r>
    <w:r w:rsidRPr="00981E56">
      <w:rPr>
        <w:sz w:val="18"/>
      </w:rPr>
      <w:instrText xml:space="preserve"> PAGE   \* MERGEFORMAT </w:instrText>
    </w:r>
    <w:r w:rsidRPr="00981E56">
      <w:rPr>
        <w:sz w:val="18"/>
      </w:rPr>
      <w:fldChar w:fldCharType="separate"/>
    </w:r>
    <w:r w:rsidR="00794473">
      <w:rPr>
        <w:noProof/>
        <w:sz w:val="18"/>
      </w:rPr>
      <w:t>5</w:t>
    </w:r>
    <w:r w:rsidRPr="00981E56">
      <w:rPr>
        <w:sz w:val="18"/>
      </w:rPr>
      <w:fldChar w:fldCharType="end"/>
    </w:r>
  </w:p>
  <w:p w:rsidR="008B68C4" w:rsidRDefault="008B68C4">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B5F1E" w:rsidRDefault="003B5F1E" w:rsidP="008B68C4">
      <w:pPr>
        <w:spacing w:after="0" w:line="240" w:lineRule="auto"/>
      </w:pPr>
      <w:r>
        <w:separator/>
      </w:r>
    </w:p>
  </w:footnote>
  <w:footnote w:type="continuationSeparator" w:id="0">
    <w:p w:rsidR="003B5F1E" w:rsidRDefault="003B5F1E" w:rsidP="008B68C4">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5412AB2A"/>
    <w:lvl w:ilvl="0">
      <w:start w:val="1"/>
      <w:numFmt w:val="decimal"/>
      <w:lvlText w:val="%1."/>
      <w:lvlJc w:val="left"/>
      <w:pPr>
        <w:tabs>
          <w:tab w:val="num" w:pos="1492"/>
        </w:tabs>
        <w:ind w:left="1492" w:hanging="360"/>
      </w:pPr>
      <w:rPr>
        <w:rFonts w:cs="Times New Roman"/>
      </w:rPr>
    </w:lvl>
  </w:abstractNum>
  <w:abstractNum w:abstractNumId="1">
    <w:nsid w:val="FFFFFF7D"/>
    <w:multiLevelType w:val="singleLevel"/>
    <w:tmpl w:val="369C6CBA"/>
    <w:lvl w:ilvl="0">
      <w:start w:val="1"/>
      <w:numFmt w:val="decimal"/>
      <w:lvlText w:val="%1."/>
      <w:lvlJc w:val="left"/>
      <w:pPr>
        <w:tabs>
          <w:tab w:val="num" w:pos="1209"/>
        </w:tabs>
        <w:ind w:left="1209" w:hanging="360"/>
      </w:pPr>
      <w:rPr>
        <w:rFonts w:cs="Times New Roman"/>
      </w:rPr>
    </w:lvl>
  </w:abstractNum>
  <w:abstractNum w:abstractNumId="2">
    <w:nsid w:val="FFFFFF7E"/>
    <w:multiLevelType w:val="singleLevel"/>
    <w:tmpl w:val="F47E11CC"/>
    <w:lvl w:ilvl="0">
      <w:start w:val="1"/>
      <w:numFmt w:val="decimal"/>
      <w:lvlText w:val="%1."/>
      <w:lvlJc w:val="left"/>
      <w:pPr>
        <w:tabs>
          <w:tab w:val="num" w:pos="926"/>
        </w:tabs>
        <w:ind w:left="926" w:hanging="360"/>
      </w:pPr>
      <w:rPr>
        <w:rFonts w:cs="Times New Roman"/>
      </w:rPr>
    </w:lvl>
  </w:abstractNum>
  <w:abstractNum w:abstractNumId="3">
    <w:nsid w:val="FFFFFF7F"/>
    <w:multiLevelType w:val="singleLevel"/>
    <w:tmpl w:val="A836CFC2"/>
    <w:lvl w:ilvl="0">
      <w:start w:val="1"/>
      <w:numFmt w:val="decimal"/>
      <w:lvlText w:val="%1."/>
      <w:lvlJc w:val="left"/>
      <w:pPr>
        <w:tabs>
          <w:tab w:val="num" w:pos="643"/>
        </w:tabs>
        <w:ind w:left="643" w:hanging="360"/>
      </w:pPr>
      <w:rPr>
        <w:rFonts w:cs="Times New Roman"/>
      </w:rPr>
    </w:lvl>
  </w:abstractNum>
  <w:abstractNum w:abstractNumId="4">
    <w:nsid w:val="FFFFFF80"/>
    <w:multiLevelType w:val="singleLevel"/>
    <w:tmpl w:val="05FA95CE"/>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9A02B77E"/>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DA24341A"/>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30E6301E"/>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D3DAE606"/>
    <w:lvl w:ilvl="0">
      <w:start w:val="1"/>
      <w:numFmt w:val="decimal"/>
      <w:lvlText w:val="%1."/>
      <w:lvlJc w:val="left"/>
      <w:pPr>
        <w:tabs>
          <w:tab w:val="num" w:pos="360"/>
        </w:tabs>
        <w:ind w:left="360" w:hanging="360"/>
      </w:pPr>
      <w:rPr>
        <w:rFonts w:cs="Times New Roman"/>
      </w:rPr>
    </w:lvl>
  </w:abstractNum>
  <w:abstractNum w:abstractNumId="9">
    <w:nsid w:val="FFFFFF89"/>
    <w:multiLevelType w:val="singleLevel"/>
    <w:tmpl w:val="51E2DD5A"/>
    <w:lvl w:ilvl="0">
      <w:start w:val="1"/>
      <w:numFmt w:val="bullet"/>
      <w:lvlText w:val=""/>
      <w:lvlJc w:val="left"/>
      <w:pPr>
        <w:tabs>
          <w:tab w:val="num" w:pos="360"/>
        </w:tabs>
        <w:ind w:left="360" w:hanging="360"/>
      </w:pPr>
      <w:rPr>
        <w:rFonts w:ascii="Symbol" w:hAnsi="Symbol" w:hint="default"/>
      </w:rPr>
    </w:lvl>
  </w:abstractNum>
  <w:abstractNum w:abstractNumId="10">
    <w:nsid w:val="0089414E"/>
    <w:multiLevelType w:val="hybridMultilevel"/>
    <w:tmpl w:val="FBD8519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nsid w:val="0E1453CB"/>
    <w:multiLevelType w:val="hybridMultilevel"/>
    <w:tmpl w:val="D0EEF8E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12A61E05"/>
    <w:multiLevelType w:val="multilevel"/>
    <w:tmpl w:val="937EB4A4"/>
    <w:lvl w:ilvl="0">
      <w:start w:val="1"/>
      <w:numFmt w:val="decimal"/>
      <w:lvlText w:val="%1."/>
      <w:lvlJc w:val="left"/>
      <w:pPr>
        <w:tabs>
          <w:tab w:val="num" w:pos="720"/>
        </w:tabs>
        <w:ind w:left="720" w:hanging="360"/>
      </w:pPr>
      <w:rPr>
        <w:rFonts w:ascii="Arial" w:eastAsia="Times New Roman" w:hAnsi="Arial" w:cs="Arial"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3">
    <w:nsid w:val="23621AC2"/>
    <w:multiLevelType w:val="hybridMultilevel"/>
    <w:tmpl w:val="26C47ABE"/>
    <w:lvl w:ilvl="0" w:tplc="E55CB246">
      <w:start w:val="1"/>
      <w:numFmt w:val="decimal"/>
      <w:lvlText w:val="%1."/>
      <w:lvlJc w:val="left"/>
      <w:pPr>
        <w:tabs>
          <w:tab w:val="num" w:pos="720"/>
        </w:tabs>
        <w:ind w:left="720" w:hanging="360"/>
      </w:pPr>
      <w:rPr>
        <w:rFonts w:cs="Times New Roman"/>
      </w:rPr>
    </w:lvl>
    <w:lvl w:ilvl="1" w:tplc="08090001">
      <w:start w:val="1"/>
      <w:numFmt w:val="bullet"/>
      <w:lvlText w:val=""/>
      <w:lvlJc w:val="left"/>
      <w:pPr>
        <w:tabs>
          <w:tab w:val="num" w:pos="502"/>
        </w:tabs>
        <w:ind w:left="502" w:hanging="360"/>
      </w:pPr>
      <w:rPr>
        <w:rFonts w:ascii="Symbol" w:hAnsi="Symbol" w:hint="default"/>
      </w:rPr>
    </w:lvl>
    <w:lvl w:ilvl="2" w:tplc="D21AE840" w:tentative="1">
      <w:start w:val="1"/>
      <w:numFmt w:val="decimal"/>
      <w:lvlText w:val="%3."/>
      <w:lvlJc w:val="left"/>
      <w:pPr>
        <w:tabs>
          <w:tab w:val="num" w:pos="2160"/>
        </w:tabs>
        <w:ind w:left="2160" w:hanging="360"/>
      </w:pPr>
      <w:rPr>
        <w:rFonts w:cs="Times New Roman"/>
      </w:rPr>
    </w:lvl>
    <w:lvl w:ilvl="3" w:tplc="9746FAF6" w:tentative="1">
      <w:start w:val="1"/>
      <w:numFmt w:val="decimal"/>
      <w:lvlText w:val="%4."/>
      <w:lvlJc w:val="left"/>
      <w:pPr>
        <w:tabs>
          <w:tab w:val="num" w:pos="2880"/>
        </w:tabs>
        <w:ind w:left="2880" w:hanging="360"/>
      </w:pPr>
      <w:rPr>
        <w:rFonts w:cs="Times New Roman"/>
      </w:rPr>
    </w:lvl>
    <w:lvl w:ilvl="4" w:tplc="61E29C00" w:tentative="1">
      <w:start w:val="1"/>
      <w:numFmt w:val="decimal"/>
      <w:lvlText w:val="%5."/>
      <w:lvlJc w:val="left"/>
      <w:pPr>
        <w:tabs>
          <w:tab w:val="num" w:pos="3600"/>
        </w:tabs>
        <w:ind w:left="3600" w:hanging="360"/>
      </w:pPr>
      <w:rPr>
        <w:rFonts w:cs="Times New Roman"/>
      </w:rPr>
    </w:lvl>
    <w:lvl w:ilvl="5" w:tplc="481E0E02" w:tentative="1">
      <w:start w:val="1"/>
      <w:numFmt w:val="decimal"/>
      <w:lvlText w:val="%6."/>
      <w:lvlJc w:val="left"/>
      <w:pPr>
        <w:tabs>
          <w:tab w:val="num" w:pos="4320"/>
        </w:tabs>
        <w:ind w:left="4320" w:hanging="360"/>
      </w:pPr>
      <w:rPr>
        <w:rFonts w:cs="Times New Roman"/>
      </w:rPr>
    </w:lvl>
    <w:lvl w:ilvl="6" w:tplc="9F9EF664" w:tentative="1">
      <w:start w:val="1"/>
      <w:numFmt w:val="decimal"/>
      <w:lvlText w:val="%7."/>
      <w:lvlJc w:val="left"/>
      <w:pPr>
        <w:tabs>
          <w:tab w:val="num" w:pos="5040"/>
        </w:tabs>
        <w:ind w:left="5040" w:hanging="360"/>
      </w:pPr>
      <w:rPr>
        <w:rFonts w:cs="Times New Roman"/>
      </w:rPr>
    </w:lvl>
    <w:lvl w:ilvl="7" w:tplc="F434322A" w:tentative="1">
      <w:start w:val="1"/>
      <w:numFmt w:val="decimal"/>
      <w:lvlText w:val="%8."/>
      <w:lvlJc w:val="left"/>
      <w:pPr>
        <w:tabs>
          <w:tab w:val="num" w:pos="5760"/>
        </w:tabs>
        <w:ind w:left="5760" w:hanging="360"/>
      </w:pPr>
      <w:rPr>
        <w:rFonts w:cs="Times New Roman"/>
      </w:rPr>
    </w:lvl>
    <w:lvl w:ilvl="8" w:tplc="EE98DC0C" w:tentative="1">
      <w:start w:val="1"/>
      <w:numFmt w:val="decimal"/>
      <w:lvlText w:val="%9."/>
      <w:lvlJc w:val="left"/>
      <w:pPr>
        <w:tabs>
          <w:tab w:val="num" w:pos="6480"/>
        </w:tabs>
        <w:ind w:left="6480" w:hanging="360"/>
      </w:pPr>
      <w:rPr>
        <w:rFonts w:cs="Times New Roman"/>
      </w:rPr>
    </w:lvl>
  </w:abstractNum>
  <w:abstractNum w:abstractNumId="14">
    <w:nsid w:val="2BAC0F02"/>
    <w:multiLevelType w:val="hybridMultilevel"/>
    <w:tmpl w:val="C55C08DA"/>
    <w:lvl w:ilvl="0" w:tplc="0809000F">
      <w:start w:val="1"/>
      <w:numFmt w:val="decimal"/>
      <w:lvlText w:val="%1."/>
      <w:lvlJc w:val="left"/>
      <w:pPr>
        <w:ind w:left="720" w:hanging="360"/>
      </w:pPr>
      <w:rPr>
        <w:rFonts w:cs="Times New Roman" w:hint="default"/>
      </w:rPr>
    </w:lvl>
    <w:lvl w:ilvl="1" w:tplc="08090019">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5">
    <w:nsid w:val="30EF73E9"/>
    <w:multiLevelType w:val="hybridMultilevel"/>
    <w:tmpl w:val="85220DF0"/>
    <w:lvl w:ilvl="0" w:tplc="F38AA14A">
      <w:start w:val="1"/>
      <w:numFmt w:val="decimal"/>
      <w:lvlText w:val="%1."/>
      <w:lvlJc w:val="left"/>
      <w:pPr>
        <w:tabs>
          <w:tab w:val="num" w:pos="720"/>
        </w:tabs>
        <w:ind w:left="720" w:hanging="360"/>
      </w:pPr>
      <w:rPr>
        <w:rFonts w:cs="Times New Roman"/>
      </w:rPr>
    </w:lvl>
    <w:lvl w:ilvl="1" w:tplc="40706006" w:tentative="1">
      <w:start w:val="1"/>
      <w:numFmt w:val="decimal"/>
      <w:lvlText w:val="%2."/>
      <w:lvlJc w:val="left"/>
      <w:pPr>
        <w:tabs>
          <w:tab w:val="num" w:pos="1440"/>
        </w:tabs>
        <w:ind w:left="1440" w:hanging="360"/>
      </w:pPr>
      <w:rPr>
        <w:rFonts w:cs="Times New Roman"/>
      </w:rPr>
    </w:lvl>
    <w:lvl w:ilvl="2" w:tplc="3B8267C8" w:tentative="1">
      <w:start w:val="1"/>
      <w:numFmt w:val="decimal"/>
      <w:lvlText w:val="%3."/>
      <w:lvlJc w:val="left"/>
      <w:pPr>
        <w:tabs>
          <w:tab w:val="num" w:pos="2160"/>
        </w:tabs>
        <w:ind w:left="2160" w:hanging="360"/>
      </w:pPr>
      <w:rPr>
        <w:rFonts w:cs="Times New Roman"/>
      </w:rPr>
    </w:lvl>
    <w:lvl w:ilvl="3" w:tplc="D53CF0B2" w:tentative="1">
      <w:start w:val="1"/>
      <w:numFmt w:val="decimal"/>
      <w:lvlText w:val="%4."/>
      <w:lvlJc w:val="left"/>
      <w:pPr>
        <w:tabs>
          <w:tab w:val="num" w:pos="2880"/>
        </w:tabs>
        <w:ind w:left="2880" w:hanging="360"/>
      </w:pPr>
      <w:rPr>
        <w:rFonts w:cs="Times New Roman"/>
      </w:rPr>
    </w:lvl>
    <w:lvl w:ilvl="4" w:tplc="89529B42" w:tentative="1">
      <w:start w:val="1"/>
      <w:numFmt w:val="decimal"/>
      <w:lvlText w:val="%5."/>
      <w:lvlJc w:val="left"/>
      <w:pPr>
        <w:tabs>
          <w:tab w:val="num" w:pos="3600"/>
        </w:tabs>
        <w:ind w:left="3600" w:hanging="360"/>
      </w:pPr>
      <w:rPr>
        <w:rFonts w:cs="Times New Roman"/>
      </w:rPr>
    </w:lvl>
    <w:lvl w:ilvl="5" w:tplc="D7A4578E" w:tentative="1">
      <w:start w:val="1"/>
      <w:numFmt w:val="decimal"/>
      <w:lvlText w:val="%6."/>
      <w:lvlJc w:val="left"/>
      <w:pPr>
        <w:tabs>
          <w:tab w:val="num" w:pos="4320"/>
        </w:tabs>
        <w:ind w:left="4320" w:hanging="360"/>
      </w:pPr>
      <w:rPr>
        <w:rFonts w:cs="Times New Roman"/>
      </w:rPr>
    </w:lvl>
    <w:lvl w:ilvl="6" w:tplc="48181E10" w:tentative="1">
      <w:start w:val="1"/>
      <w:numFmt w:val="decimal"/>
      <w:lvlText w:val="%7."/>
      <w:lvlJc w:val="left"/>
      <w:pPr>
        <w:tabs>
          <w:tab w:val="num" w:pos="5040"/>
        </w:tabs>
        <w:ind w:left="5040" w:hanging="360"/>
      </w:pPr>
      <w:rPr>
        <w:rFonts w:cs="Times New Roman"/>
      </w:rPr>
    </w:lvl>
    <w:lvl w:ilvl="7" w:tplc="C638FD90" w:tentative="1">
      <w:start w:val="1"/>
      <w:numFmt w:val="decimal"/>
      <w:lvlText w:val="%8."/>
      <w:lvlJc w:val="left"/>
      <w:pPr>
        <w:tabs>
          <w:tab w:val="num" w:pos="5760"/>
        </w:tabs>
        <w:ind w:left="5760" w:hanging="360"/>
      </w:pPr>
      <w:rPr>
        <w:rFonts w:cs="Times New Roman"/>
      </w:rPr>
    </w:lvl>
    <w:lvl w:ilvl="8" w:tplc="416C4730" w:tentative="1">
      <w:start w:val="1"/>
      <w:numFmt w:val="decimal"/>
      <w:lvlText w:val="%9."/>
      <w:lvlJc w:val="left"/>
      <w:pPr>
        <w:tabs>
          <w:tab w:val="num" w:pos="6480"/>
        </w:tabs>
        <w:ind w:left="6480" w:hanging="360"/>
      </w:pPr>
      <w:rPr>
        <w:rFonts w:cs="Times New Roman"/>
      </w:rPr>
    </w:lvl>
  </w:abstractNum>
  <w:abstractNum w:abstractNumId="16">
    <w:nsid w:val="3AA87F75"/>
    <w:multiLevelType w:val="hybridMultilevel"/>
    <w:tmpl w:val="191ED4BE"/>
    <w:lvl w:ilvl="0" w:tplc="213082B6">
      <w:start w:val="5"/>
      <w:numFmt w:val="decimal"/>
      <w:lvlText w:val="%1."/>
      <w:lvlJc w:val="left"/>
      <w:pPr>
        <w:tabs>
          <w:tab w:val="num" w:pos="720"/>
        </w:tabs>
        <w:ind w:left="720" w:hanging="360"/>
      </w:pPr>
      <w:rPr>
        <w:rFonts w:cs="Times New Roman"/>
      </w:rPr>
    </w:lvl>
    <w:lvl w:ilvl="1" w:tplc="151E9DA8" w:tentative="1">
      <w:start w:val="1"/>
      <w:numFmt w:val="decimal"/>
      <w:lvlText w:val="%2."/>
      <w:lvlJc w:val="left"/>
      <w:pPr>
        <w:tabs>
          <w:tab w:val="num" w:pos="1440"/>
        </w:tabs>
        <w:ind w:left="1440" w:hanging="360"/>
      </w:pPr>
      <w:rPr>
        <w:rFonts w:cs="Times New Roman"/>
      </w:rPr>
    </w:lvl>
    <w:lvl w:ilvl="2" w:tplc="C90209D2" w:tentative="1">
      <w:start w:val="1"/>
      <w:numFmt w:val="decimal"/>
      <w:lvlText w:val="%3."/>
      <w:lvlJc w:val="left"/>
      <w:pPr>
        <w:tabs>
          <w:tab w:val="num" w:pos="2160"/>
        </w:tabs>
        <w:ind w:left="2160" w:hanging="360"/>
      </w:pPr>
      <w:rPr>
        <w:rFonts w:cs="Times New Roman"/>
      </w:rPr>
    </w:lvl>
    <w:lvl w:ilvl="3" w:tplc="27A8A90E" w:tentative="1">
      <w:start w:val="1"/>
      <w:numFmt w:val="decimal"/>
      <w:lvlText w:val="%4."/>
      <w:lvlJc w:val="left"/>
      <w:pPr>
        <w:tabs>
          <w:tab w:val="num" w:pos="2880"/>
        </w:tabs>
        <w:ind w:left="2880" w:hanging="360"/>
      </w:pPr>
      <w:rPr>
        <w:rFonts w:cs="Times New Roman"/>
      </w:rPr>
    </w:lvl>
    <w:lvl w:ilvl="4" w:tplc="253A94C8" w:tentative="1">
      <w:start w:val="1"/>
      <w:numFmt w:val="decimal"/>
      <w:lvlText w:val="%5."/>
      <w:lvlJc w:val="left"/>
      <w:pPr>
        <w:tabs>
          <w:tab w:val="num" w:pos="3600"/>
        </w:tabs>
        <w:ind w:left="3600" w:hanging="360"/>
      </w:pPr>
      <w:rPr>
        <w:rFonts w:cs="Times New Roman"/>
      </w:rPr>
    </w:lvl>
    <w:lvl w:ilvl="5" w:tplc="3B7ED022" w:tentative="1">
      <w:start w:val="1"/>
      <w:numFmt w:val="decimal"/>
      <w:lvlText w:val="%6."/>
      <w:lvlJc w:val="left"/>
      <w:pPr>
        <w:tabs>
          <w:tab w:val="num" w:pos="4320"/>
        </w:tabs>
        <w:ind w:left="4320" w:hanging="360"/>
      </w:pPr>
      <w:rPr>
        <w:rFonts w:cs="Times New Roman"/>
      </w:rPr>
    </w:lvl>
    <w:lvl w:ilvl="6" w:tplc="1DA0E22A" w:tentative="1">
      <w:start w:val="1"/>
      <w:numFmt w:val="decimal"/>
      <w:lvlText w:val="%7."/>
      <w:lvlJc w:val="left"/>
      <w:pPr>
        <w:tabs>
          <w:tab w:val="num" w:pos="5040"/>
        </w:tabs>
        <w:ind w:left="5040" w:hanging="360"/>
      </w:pPr>
      <w:rPr>
        <w:rFonts w:cs="Times New Roman"/>
      </w:rPr>
    </w:lvl>
    <w:lvl w:ilvl="7" w:tplc="E1D67CAA" w:tentative="1">
      <w:start w:val="1"/>
      <w:numFmt w:val="decimal"/>
      <w:lvlText w:val="%8."/>
      <w:lvlJc w:val="left"/>
      <w:pPr>
        <w:tabs>
          <w:tab w:val="num" w:pos="5760"/>
        </w:tabs>
        <w:ind w:left="5760" w:hanging="360"/>
      </w:pPr>
      <w:rPr>
        <w:rFonts w:cs="Times New Roman"/>
      </w:rPr>
    </w:lvl>
    <w:lvl w:ilvl="8" w:tplc="0F603D66" w:tentative="1">
      <w:start w:val="1"/>
      <w:numFmt w:val="decimal"/>
      <w:lvlText w:val="%9."/>
      <w:lvlJc w:val="left"/>
      <w:pPr>
        <w:tabs>
          <w:tab w:val="num" w:pos="6480"/>
        </w:tabs>
        <w:ind w:left="6480" w:hanging="360"/>
      </w:pPr>
      <w:rPr>
        <w:rFonts w:cs="Times New Roman"/>
      </w:rPr>
    </w:lvl>
  </w:abstractNum>
  <w:abstractNum w:abstractNumId="17">
    <w:nsid w:val="42CD013D"/>
    <w:multiLevelType w:val="hybridMultilevel"/>
    <w:tmpl w:val="5EC4EEF2"/>
    <w:lvl w:ilvl="0" w:tplc="7780E518">
      <w:start w:val="5"/>
      <w:numFmt w:val="decimal"/>
      <w:lvlText w:val="%1."/>
      <w:lvlJc w:val="left"/>
      <w:pPr>
        <w:tabs>
          <w:tab w:val="num" w:pos="720"/>
        </w:tabs>
        <w:ind w:left="720" w:hanging="360"/>
      </w:pPr>
      <w:rPr>
        <w:rFonts w:cs="Times New Roman"/>
      </w:rPr>
    </w:lvl>
    <w:lvl w:ilvl="1" w:tplc="6B5AC8AE" w:tentative="1">
      <w:start w:val="1"/>
      <w:numFmt w:val="decimal"/>
      <w:lvlText w:val="%2."/>
      <w:lvlJc w:val="left"/>
      <w:pPr>
        <w:tabs>
          <w:tab w:val="num" w:pos="1440"/>
        </w:tabs>
        <w:ind w:left="1440" w:hanging="360"/>
      </w:pPr>
      <w:rPr>
        <w:rFonts w:cs="Times New Roman"/>
      </w:rPr>
    </w:lvl>
    <w:lvl w:ilvl="2" w:tplc="702CAF54" w:tentative="1">
      <w:start w:val="1"/>
      <w:numFmt w:val="decimal"/>
      <w:lvlText w:val="%3."/>
      <w:lvlJc w:val="left"/>
      <w:pPr>
        <w:tabs>
          <w:tab w:val="num" w:pos="2160"/>
        </w:tabs>
        <w:ind w:left="2160" w:hanging="360"/>
      </w:pPr>
      <w:rPr>
        <w:rFonts w:cs="Times New Roman"/>
      </w:rPr>
    </w:lvl>
    <w:lvl w:ilvl="3" w:tplc="CC683212" w:tentative="1">
      <w:start w:val="1"/>
      <w:numFmt w:val="decimal"/>
      <w:lvlText w:val="%4."/>
      <w:lvlJc w:val="left"/>
      <w:pPr>
        <w:tabs>
          <w:tab w:val="num" w:pos="2880"/>
        </w:tabs>
        <w:ind w:left="2880" w:hanging="360"/>
      </w:pPr>
      <w:rPr>
        <w:rFonts w:cs="Times New Roman"/>
      </w:rPr>
    </w:lvl>
    <w:lvl w:ilvl="4" w:tplc="52A276A6" w:tentative="1">
      <w:start w:val="1"/>
      <w:numFmt w:val="decimal"/>
      <w:lvlText w:val="%5."/>
      <w:lvlJc w:val="left"/>
      <w:pPr>
        <w:tabs>
          <w:tab w:val="num" w:pos="3600"/>
        </w:tabs>
        <w:ind w:left="3600" w:hanging="360"/>
      </w:pPr>
      <w:rPr>
        <w:rFonts w:cs="Times New Roman"/>
      </w:rPr>
    </w:lvl>
    <w:lvl w:ilvl="5" w:tplc="43FA46C6" w:tentative="1">
      <w:start w:val="1"/>
      <w:numFmt w:val="decimal"/>
      <w:lvlText w:val="%6."/>
      <w:lvlJc w:val="left"/>
      <w:pPr>
        <w:tabs>
          <w:tab w:val="num" w:pos="4320"/>
        </w:tabs>
        <w:ind w:left="4320" w:hanging="360"/>
      </w:pPr>
      <w:rPr>
        <w:rFonts w:cs="Times New Roman"/>
      </w:rPr>
    </w:lvl>
    <w:lvl w:ilvl="6" w:tplc="87648C1A" w:tentative="1">
      <w:start w:val="1"/>
      <w:numFmt w:val="decimal"/>
      <w:lvlText w:val="%7."/>
      <w:lvlJc w:val="left"/>
      <w:pPr>
        <w:tabs>
          <w:tab w:val="num" w:pos="5040"/>
        </w:tabs>
        <w:ind w:left="5040" w:hanging="360"/>
      </w:pPr>
      <w:rPr>
        <w:rFonts w:cs="Times New Roman"/>
      </w:rPr>
    </w:lvl>
    <w:lvl w:ilvl="7" w:tplc="49442578" w:tentative="1">
      <w:start w:val="1"/>
      <w:numFmt w:val="decimal"/>
      <w:lvlText w:val="%8."/>
      <w:lvlJc w:val="left"/>
      <w:pPr>
        <w:tabs>
          <w:tab w:val="num" w:pos="5760"/>
        </w:tabs>
        <w:ind w:left="5760" w:hanging="360"/>
      </w:pPr>
      <w:rPr>
        <w:rFonts w:cs="Times New Roman"/>
      </w:rPr>
    </w:lvl>
    <w:lvl w:ilvl="8" w:tplc="DE80665A" w:tentative="1">
      <w:start w:val="1"/>
      <w:numFmt w:val="decimal"/>
      <w:lvlText w:val="%9."/>
      <w:lvlJc w:val="left"/>
      <w:pPr>
        <w:tabs>
          <w:tab w:val="num" w:pos="6480"/>
        </w:tabs>
        <w:ind w:left="6480" w:hanging="360"/>
      </w:pPr>
      <w:rPr>
        <w:rFonts w:cs="Times New Roman"/>
      </w:rPr>
    </w:lvl>
  </w:abstractNum>
  <w:abstractNum w:abstractNumId="18">
    <w:nsid w:val="4C4528EA"/>
    <w:multiLevelType w:val="hybridMultilevel"/>
    <w:tmpl w:val="60AC1738"/>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9">
    <w:nsid w:val="62CB3E99"/>
    <w:multiLevelType w:val="hybridMultilevel"/>
    <w:tmpl w:val="9F1C6CDA"/>
    <w:lvl w:ilvl="0" w:tplc="0809000F">
      <w:start w:val="1"/>
      <w:numFmt w:val="decimal"/>
      <w:lvlText w:val="%1."/>
      <w:lvlJc w:val="left"/>
      <w:pPr>
        <w:ind w:left="720" w:hanging="360"/>
      </w:pPr>
      <w:rPr>
        <w:rFonts w:cs="Times New Roman" w:hint="default"/>
      </w:rPr>
    </w:lvl>
    <w:lvl w:ilvl="1" w:tplc="08090001">
      <w:start w:val="1"/>
      <w:numFmt w:val="bullet"/>
      <w:lvlText w:val=""/>
      <w:lvlJc w:val="left"/>
      <w:pPr>
        <w:ind w:left="1440" w:hanging="360"/>
      </w:pPr>
      <w:rPr>
        <w:rFonts w:ascii="Symbol" w:hAnsi="Symbol" w:hint="default"/>
      </w:rPr>
    </w:lvl>
    <w:lvl w:ilvl="2" w:tplc="0809001B">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20">
    <w:nsid w:val="63D41827"/>
    <w:multiLevelType w:val="hybridMultilevel"/>
    <w:tmpl w:val="B13485E4"/>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1">
    <w:nsid w:val="73473D9B"/>
    <w:multiLevelType w:val="hybridMultilevel"/>
    <w:tmpl w:val="6276A4A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2">
    <w:nsid w:val="7B67047C"/>
    <w:multiLevelType w:val="hybridMultilevel"/>
    <w:tmpl w:val="6E9A952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hint="default"/>
      </w:rPr>
    </w:lvl>
    <w:lvl w:ilvl="8" w:tplc="08090005" w:tentative="1">
      <w:start w:val="1"/>
      <w:numFmt w:val="bullet"/>
      <w:lvlText w:val=""/>
      <w:lvlJc w:val="left"/>
      <w:pPr>
        <w:ind w:left="7200" w:hanging="360"/>
      </w:pPr>
      <w:rPr>
        <w:rFonts w:ascii="Wingdings" w:hAnsi="Wingdings" w:hint="default"/>
      </w:rPr>
    </w:lvl>
  </w:abstractNum>
  <w:num w:numId="1">
    <w:abstractNumId w:val="15"/>
  </w:num>
  <w:num w:numId="2">
    <w:abstractNumId w:val="16"/>
  </w:num>
  <w:num w:numId="3">
    <w:abstractNumId w:val="17"/>
  </w:num>
  <w:num w:numId="4">
    <w:abstractNumId w:val="13"/>
  </w:num>
  <w:num w:numId="5">
    <w:abstractNumId w:val="14"/>
  </w:num>
  <w:num w:numId="6">
    <w:abstractNumId w:val="19"/>
  </w:num>
  <w:num w:numId="7">
    <w:abstractNumId w:val="21"/>
  </w:num>
  <w:num w:numId="8">
    <w:abstractNumId w:val="22"/>
  </w:num>
  <w:num w:numId="9">
    <w:abstractNumId w:val="9"/>
  </w:num>
  <w:num w:numId="10">
    <w:abstractNumId w:val="7"/>
  </w:num>
  <w:num w:numId="11">
    <w:abstractNumId w:val="6"/>
  </w:num>
  <w:num w:numId="12">
    <w:abstractNumId w:val="5"/>
  </w:num>
  <w:num w:numId="13">
    <w:abstractNumId w:val="4"/>
  </w:num>
  <w:num w:numId="14">
    <w:abstractNumId w:val="8"/>
  </w:num>
  <w:num w:numId="15">
    <w:abstractNumId w:val="3"/>
  </w:num>
  <w:num w:numId="16">
    <w:abstractNumId w:val="2"/>
  </w:num>
  <w:num w:numId="17">
    <w:abstractNumId w:val="1"/>
  </w:num>
  <w:num w:numId="18">
    <w:abstractNumId w:val="0"/>
  </w:num>
  <w:num w:numId="19">
    <w:abstractNumId w:val="18"/>
  </w:num>
  <w:num w:numId="20">
    <w:abstractNumId w:val="10"/>
  </w:num>
  <w:num w:numId="21">
    <w:abstractNumId w:val="12"/>
  </w:num>
  <w:num w:numId="22">
    <w:abstractNumId w:val="11"/>
  </w:num>
  <w:num w:numId="23">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SortMethod w:val="00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ormone Metabolic Res2013&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Layout&gt;"/>
    <w:docVar w:name="EN.Libraries" w:val="&lt;Libraries&gt;&lt;item db-id=&quot;vx5xsz2rm0vfdie0fw8vfwe4sx5xfzdptzdv&quot;&gt;BMI_trajectory_methodology&lt;record-ids&gt;&lt;item&gt;545&lt;/item&gt;&lt;item&gt;546&lt;/item&gt;&lt;item&gt;547&lt;/item&gt;&lt;/record-ids&gt;&lt;/item&gt;&lt;/Libraries&gt;"/>
  </w:docVars>
  <w:rsids>
    <w:rsidRoot w:val="0001226A"/>
    <w:rsid w:val="00000ED4"/>
    <w:rsid w:val="0001226A"/>
    <w:rsid w:val="000225C4"/>
    <w:rsid w:val="00062816"/>
    <w:rsid w:val="0007569B"/>
    <w:rsid w:val="00094FB7"/>
    <w:rsid w:val="000A68B9"/>
    <w:rsid w:val="000A79E5"/>
    <w:rsid w:val="000F1C30"/>
    <w:rsid w:val="00116FDC"/>
    <w:rsid w:val="00124899"/>
    <w:rsid w:val="00133BD5"/>
    <w:rsid w:val="00144BE6"/>
    <w:rsid w:val="00151AE2"/>
    <w:rsid w:val="00176D67"/>
    <w:rsid w:val="00185D6A"/>
    <w:rsid w:val="001B02AF"/>
    <w:rsid w:val="001C620B"/>
    <w:rsid w:val="0023236E"/>
    <w:rsid w:val="00234C2C"/>
    <w:rsid w:val="002A2F4E"/>
    <w:rsid w:val="002A7DDA"/>
    <w:rsid w:val="002B0056"/>
    <w:rsid w:val="002E2808"/>
    <w:rsid w:val="0031003F"/>
    <w:rsid w:val="003342EF"/>
    <w:rsid w:val="003528DF"/>
    <w:rsid w:val="00352D9B"/>
    <w:rsid w:val="00380038"/>
    <w:rsid w:val="003B313D"/>
    <w:rsid w:val="003B5F1E"/>
    <w:rsid w:val="003C1645"/>
    <w:rsid w:val="003C36F8"/>
    <w:rsid w:val="003E0FDF"/>
    <w:rsid w:val="003E70EC"/>
    <w:rsid w:val="003F1176"/>
    <w:rsid w:val="00480E7B"/>
    <w:rsid w:val="00497643"/>
    <w:rsid w:val="004D3456"/>
    <w:rsid w:val="004D6A44"/>
    <w:rsid w:val="004F0375"/>
    <w:rsid w:val="00502B57"/>
    <w:rsid w:val="00513C12"/>
    <w:rsid w:val="0051691A"/>
    <w:rsid w:val="00526C96"/>
    <w:rsid w:val="00577316"/>
    <w:rsid w:val="005827A0"/>
    <w:rsid w:val="0059375C"/>
    <w:rsid w:val="00597E5C"/>
    <w:rsid w:val="005C1481"/>
    <w:rsid w:val="005C26C1"/>
    <w:rsid w:val="0060263B"/>
    <w:rsid w:val="00613027"/>
    <w:rsid w:val="00630B97"/>
    <w:rsid w:val="00690BEC"/>
    <w:rsid w:val="006E51DA"/>
    <w:rsid w:val="007211C6"/>
    <w:rsid w:val="00723EB4"/>
    <w:rsid w:val="00731790"/>
    <w:rsid w:val="00747D6B"/>
    <w:rsid w:val="00747F48"/>
    <w:rsid w:val="00792872"/>
    <w:rsid w:val="00794473"/>
    <w:rsid w:val="007E4B5F"/>
    <w:rsid w:val="007F45BA"/>
    <w:rsid w:val="008268EA"/>
    <w:rsid w:val="00852E2E"/>
    <w:rsid w:val="0087221E"/>
    <w:rsid w:val="0087320C"/>
    <w:rsid w:val="00884768"/>
    <w:rsid w:val="00890545"/>
    <w:rsid w:val="00891691"/>
    <w:rsid w:val="008B61EF"/>
    <w:rsid w:val="008B68C4"/>
    <w:rsid w:val="008C00E1"/>
    <w:rsid w:val="0090387D"/>
    <w:rsid w:val="00943A44"/>
    <w:rsid w:val="0096189B"/>
    <w:rsid w:val="00981E56"/>
    <w:rsid w:val="009927F5"/>
    <w:rsid w:val="009C6B62"/>
    <w:rsid w:val="00A26200"/>
    <w:rsid w:val="00A51443"/>
    <w:rsid w:val="00A6194B"/>
    <w:rsid w:val="00A629FA"/>
    <w:rsid w:val="00A80365"/>
    <w:rsid w:val="00A80B4B"/>
    <w:rsid w:val="00AA0767"/>
    <w:rsid w:val="00AD285D"/>
    <w:rsid w:val="00AF5EAE"/>
    <w:rsid w:val="00B059E0"/>
    <w:rsid w:val="00B348D3"/>
    <w:rsid w:val="00B51615"/>
    <w:rsid w:val="00BA7E35"/>
    <w:rsid w:val="00BF5029"/>
    <w:rsid w:val="00C177BF"/>
    <w:rsid w:val="00C34DA3"/>
    <w:rsid w:val="00C45C96"/>
    <w:rsid w:val="00C607CC"/>
    <w:rsid w:val="00C7126F"/>
    <w:rsid w:val="00C73F8F"/>
    <w:rsid w:val="00CC2791"/>
    <w:rsid w:val="00CF69DE"/>
    <w:rsid w:val="00D063DB"/>
    <w:rsid w:val="00D20EB7"/>
    <w:rsid w:val="00D55CB2"/>
    <w:rsid w:val="00D62982"/>
    <w:rsid w:val="00D70137"/>
    <w:rsid w:val="00D738C8"/>
    <w:rsid w:val="00D80ACB"/>
    <w:rsid w:val="00DB1A7D"/>
    <w:rsid w:val="00DB3B32"/>
    <w:rsid w:val="00DC360D"/>
    <w:rsid w:val="00DF245D"/>
    <w:rsid w:val="00DF743D"/>
    <w:rsid w:val="00E04FB6"/>
    <w:rsid w:val="00E11A67"/>
    <w:rsid w:val="00E30A26"/>
    <w:rsid w:val="00E70E27"/>
    <w:rsid w:val="00E7766F"/>
    <w:rsid w:val="00E81AE3"/>
    <w:rsid w:val="00E97F7D"/>
    <w:rsid w:val="00EB2A55"/>
    <w:rsid w:val="00EE489D"/>
    <w:rsid w:val="00EF5519"/>
    <w:rsid w:val="00F16DF6"/>
    <w:rsid w:val="00F450A3"/>
    <w:rsid w:val="00F45530"/>
    <w:rsid w:val="00F57480"/>
    <w:rsid w:val="00F719C3"/>
    <w:rsid w:val="00FA598A"/>
    <w:rsid w:val="00FE2D7D"/>
  </w:rsids>
  <m:mathPr>
    <m:mathFont m:val="Cambria Math"/>
    <m:brkBin m:val="before"/>
    <m:brkBinSub m:val="--"/>
    <m:smallFrac m:val="0"/>
    <m:dispDef m:val="0"/>
    <m:lMargin m:val="0"/>
    <m:rMargin m:val="0"/>
    <m:defJc m:val="centerGroup"/>
    <m:wrapRight/>
    <m:intLim m:val="subSup"/>
    <m:naryLim m:val="subSup"/>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en-GB" w:eastAsia="en-GB"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pPr>
      <w:spacing w:after="200" w:line="276" w:lineRule="auto"/>
    </w:pPr>
    <w:rPr>
      <w:sz w:val="22"/>
      <w:szCs w:val="22"/>
      <w:lang w:eastAsia="en-US"/>
    </w:rPr>
  </w:style>
  <w:style w:type="paragraph" w:styleId="Heading1">
    <w:name w:val="heading 1"/>
    <w:basedOn w:val="Normal"/>
    <w:next w:val="Normal"/>
    <w:link w:val="Heading1Char"/>
    <w:uiPriority w:val="99"/>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9"/>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9"/>
    <w:pPr>
      <w:keepNext/>
      <w:spacing w:before="240" w:after="60"/>
      <w:outlineLvl w:val="2"/>
    </w:pPr>
    <w:rPr>
      <w:rFonts w:ascii="Arial" w:hAnsi="Arial" w:cs="Arial"/>
      <w:b/>
      <w:bCs/>
      <w:sz w:val="26"/>
      <w:szCs w:val="26"/>
    </w:rPr>
  </w:style>
  <w:style w:type="paragraph" w:styleId="Heading4">
    <w:name w:val="heading 4"/>
    <w:basedOn w:val="Normal"/>
    <w:next w:val="Normal"/>
    <w:link w:val="Heading4Char"/>
    <w:uiPriority w:val="99"/>
    <w:pPr>
      <w:keepNext/>
      <w:spacing w:before="240" w:after="60"/>
      <w:outlineLvl w:val="3"/>
    </w:pPr>
    <w:rPr>
      <w:rFonts w:ascii="Times New Roman" w:hAnsi="Times New Roman"/>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Pr>
      <w:rFonts w:ascii="Calibri" w:eastAsia="Times New Roman" w:hAnsi="Calibri" w:cs="Times New Roman"/>
      <w:b/>
      <w:bCs/>
      <w:kern w:val="32"/>
      <w:sz w:val="32"/>
      <w:szCs w:val="32"/>
      <w:lang w:val="en-GB"/>
    </w:rPr>
  </w:style>
  <w:style w:type="character" w:customStyle="1" w:styleId="Heading2Char">
    <w:name w:val="Heading 2 Char"/>
    <w:link w:val="Heading2"/>
    <w:uiPriority w:val="9"/>
    <w:semiHidden/>
    <w:rPr>
      <w:rFonts w:ascii="Calibri" w:eastAsia="Times New Roman" w:hAnsi="Calibri" w:cs="Times New Roman"/>
      <w:b/>
      <w:bCs/>
      <w:i/>
      <w:iCs/>
      <w:sz w:val="28"/>
      <w:szCs w:val="28"/>
      <w:lang w:val="en-GB"/>
    </w:rPr>
  </w:style>
  <w:style w:type="character" w:customStyle="1" w:styleId="Heading3Char">
    <w:name w:val="Heading 3 Char"/>
    <w:link w:val="Heading3"/>
    <w:uiPriority w:val="9"/>
    <w:semiHidden/>
    <w:rPr>
      <w:rFonts w:ascii="Calibri" w:eastAsia="Times New Roman" w:hAnsi="Calibri" w:cs="Times New Roman"/>
      <w:b/>
      <w:bCs/>
      <w:sz w:val="26"/>
      <w:szCs w:val="26"/>
      <w:lang w:val="en-GB"/>
    </w:rPr>
  </w:style>
  <w:style w:type="character" w:customStyle="1" w:styleId="Heading4Char">
    <w:name w:val="Heading 4 Char"/>
    <w:link w:val="Heading4"/>
    <w:uiPriority w:val="9"/>
    <w:semiHidden/>
    <w:rPr>
      <w:rFonts w:ascii="Cambria" w:eastAsia="Times New Roman" w:hAnsi="Cambria" w:cs="Times New Roman"/>
      <w:b/>
      <w:bCs/>
      <w:sz w:val="28"/>
      <w:szCs w:val="28"/>
      <w:lang w:val="en-GB"/>
    </w:rPr>
  </w:style>
  <w:style w:type="paragraph" w:styleId="ListParagraph">
    <w:name w:val="List Paragraph"/>
    <w:basedOn w:val="Normal"/>
    <w:uiPriority w:val="34"/>
    <w:qFormat/>
    <w:pPr>
      <w:spacing w:after="0" w:line="240" w:lineRule="auto"/>
      <w:ind w:left="720"/>
      <w:contextualSpacing/>
    </w:pPr>
    <w:rPr>
      <w:rFonts w:ascii="Times New Roman" w:hAnsi="Times New Roman"/>
      <w:sz w:val="24"/>
      <w:szCs w:val="24"/>
      <w:lang w:eastAsia="en-GB"/>
    </w:rPr>
  </w:style>
  <w:style w:type="paragraph" w:styleId="Header">
    <w:name w:val="header"/>
    <w:basedOn w:val="Normal"/>
    <w:link w:val="HeaderChar"/>
    <w:uiPriority w:val="99"/>
    <w:semiHidden/>
    <w:pPr>
      <w:tabs>
        <w:tab w:val="center" w:pos="4513"/>
        <w:tab w:val="right" w:pos="9026"/>
      </w:tabs>
    </w:pPr>
  </w:style>
  <w:style w:type="character" w:customStyle="1" w:styleId="HeaderChar">
    <w:name w:val="Header Char"/>
    <w:link w:val="Header"/>
    <w:uiPriority w:val="99"/>
    <w:semiHidden/>
    <w:locked/>
    <w:rPr>
      <w:rFonts w:cs="Times New Roman"/>
      <w:sz w:val="22"/>
      <w:lang w:val="x-none" w:eastAsia="en-US"/>
    </w:rPr>
  </w:style>
  <w:style w:type="paragraph" w:styleId="Footer">
    <w:name w:val="footer"/>
    <w:basedOn w:val="Normal"/>
    <w:link w:val="FooterChar"/>
    <w:uiPriority w:val="99"/>
    <w:pPr>
      <w:tabs>
        <w:tab w:val="center" w:pos="4513"/>
        <w:tab w:val="right" w:pos="9026"/>
      </w:tabs>
    </w:pPr>
  </w:style>
  <w:style w:type="character" w:customStyle="1" w:styleId="FooterChar">
    <w:name w:val="Footer Char"/>
    <w:link w:val="Footer"/>
    <w:uiPriority w:val="99"/>
    <w:locked/>
    <w:rPr>
      <w:rFonts w:cs="Times New Roman"/>
      <w:sz w:val="22"/>
      <w:lang w:val="x-none" w:eastAsia="en-US"/>
    </w:rPr>
  </w:style>
  <w:style w:type="paragraph" w:styleId="BalloonText">
    <w:name w:val="Balloon Text"/>
    <w:basedOn w:val="Normal"/>
    <w:link w:val="BalloonTextChar"/>
    <w:uiPriority w:val="99"/>
    <w:semiHidden/>
    <w:rPr>
      <w:rFonts w:ascii="Tahoma" w:hAnsi="Tahoma" w:cs="Tahoma"/>
      <w:sz w:val="16"/>
      <w:szCs w:val="16"/>
    </w:rPr>
  </w:style>
  <w:style w:type="character" w:customStyle="1" w:styleId="BalloonTextChar">
    <w:name w:val="Balloon Text Char"/>
    <w:link w:val="BalloonText"/>
    <w:uiPriority w:val="99"/>
    <w:semiHidden/>
    <w:rPr>
      <w:rFonts w:ascii="Tahoma" w:hAnsi="Tahoma" w:cs="Tahoma"/>
      <w:sz w:val="16"/>
      <w:szCs w:val="16"/>
      <w:lang w:val="en-GB"/>
    </w:rPr>
  </w:style>
  <w:style w:type="character" w:styleId="Hyperlink">
    <w:name w:val="Hyperlink"/>
    <w:uiPriority w:val="99"/>
    <w:rPr>
      <w:rFonts w:cs="Times New Roman"/>
      <w:color w:val="0000FF"/>
      <w:u w:val="single"/>
    </w:rPr>
  </w:style>
  <w:style w:type="paragraph" w:styleId="NormalWeb">
    <w:name w:val="Normal (Web)"/>
    <w:basedOn w:val="Normal"/>
    <w:uiPriority w:val="99"/>
    <w:semiHidden/>
    <w:unhideWhenUsed/>
    <w:rsid w:val="002E2808"/>
    <w:pPr>
      <w:spacing w:after="0" w:line="240" w:lineRule="auto"/>
    </w:pPr>
    <w:rPr>
      <w:rFonts w:ascii="Times New Roman" w:eastAsia="Cambria" w:hAnsi="Times New Roman"/>
      <w:sz w:val="24"/>
      <w:szCs w:val="24"/>
      <w:lang w:eastAsia="en-GB"/>
    </w:rPr>
  </w:style>
  <w:style w:type="paragraph" w:customStyle="1" w:styleId="style1">
    <w:name w:val="style1"/>
    <w:basedOn w:val="Normal"/>
    <w:uiPriority w:val="99"/>
    <w:semiHidden/>
    <w:rsid w:val="002E2808"/>
    <w:pPr>
      <w:spacing w:after="0" w:line="240" w:lineRule="auto"/>
    </w:pPr>
    <w:rPr>
      <w:rFonts w:ascii="Arial" w:eastAsia="Cambria" w:hAnsi="Arial" w:cs="Arial"/>
      <w:sz w:val="20"/>
      <w:szCs w:val="20"/>
      <w:lang w:eastAsia="en-GB"/>
    </w:rPr>
  </w:style>
  <w:style w:type="paragraph" w:customStyle="1" w:styleId="style2">
    <w:name w:val="style2"/>
    <w:basedOn w:val="Normal"/>
    <w:uiPriority w:val="99"/>
    <w:semiHidden/>
    <w:rsid w:val="002E2808"/>
    <w:pPr>
      <w:spacing w:after="0" w:line="240" w:lineRule="auto"/>
    </w:pPr>
    <w:rPr>
      <w:rFonts w:ascii="Arial" w:eastAsia="Cambria" w:hAnsi="Arial" w:cs="Arial"/>
      <w:color w:val="00FFFF"/>
      <w:sz w:val="24"/>
      <w:szCs w:val="24"/>
      <w:lang w:eastAsia="en-GB"/>
    </w:rPr>
  </w:style>
  <w:style w:type="paragraph" w:customStyle="1" w:styleId="style11">
    <w:name w:val="style11"/>
    <w:basedOn w:val="Normal"/>
    <w:uiPriority w:val="99"/>
    <w:semiHidden/>
    <w:rsid w:val="002E2808"/>
    <w:pPr>
      <w:spacing w:after="0" w:line="240" w:lineRule="auto"/>
    </w:pPr>
    <w:rPr>
      <w:rFonts w:ascii="Arial" w:eastAsia="Cambria" w:hAnsi="Arial" w:cs="Arial"/>
      <w:color w:val="00FFFF"/>
      <w:sz w:val="20"/>
      <w:szCs w:val="20"/>
      <w:lang w:eastAsia="en-GB"/>
    </w:rPr>
  </w:style>
  <w:style w:type="paragraph" w:customStyle="1" w:styleId="style12">
    <w:name w:val="style12"/>
    <w:basedOn w:val="Normal"/>
    <w:uiPriority w:val="99"/>
    <w:semiHidden/>
    <w:rsid w:val="002E2808"/>
    <w:pPr>
      <w:spacing w:after="0" w:line="240" w:lineRule="auto"/>
    </w:pPr>
    <w:rPr>
      <w:rFonts w:ascii="Arial" w:eastAsia="Cambria" w:hAnsi="Arial" w:cs="Arial"/>
      <w:sz w:val="20"/>
      <w:szCs w:val="20"/>
      <w:lang w:eastAsia="en-GB"/>
    </w:rPr>
  </w:style>
  <w:style w:type="character" w:customStyle="1" w:styleId="style13">
    <w:name w:val="style13"/>
    <w:rsid w:val="002E2808"/>
    <w:rPr>
      <w:rFonts w:ascii="Arial" w:hAnsi="Arial" w:cs="Arial" w:hint="default"/>
    </w:rPr>
  </w:style>
  <w:style w:type="character" w:customStyle="1" w:styleId="style41">
    <w:name w:val="style41"/>
    <w:rsid w:val="002E2808"/>
    <w:rPr>
      <w:rFonts w:ascii="Arial" w:hAnsi="Arial" w:cs="Arial" w:hint="default"/>
    </w:rPr>
  </w:style>
  <w:style w:type="character" w:customStyle="1" w:styleId="style31">
    <w:name w:val="style31"/>
    <w:basedOn w:val="DefaultParagraphFont"/>
    <w:rsid w:val="002E2808"/>
  </w:style>
  <w:style w:type="character" w:styleId="Strong">
    <w:name w:val="Strong"/>
    <w:uiPriority w:val="22"/>
    <w:qFormat/>
    <w:rsid w:val="002E2808"/>
    <w:rPr>
      <w:b/>
      <w:bCs/>
    </w:rPr>
  </w:style>
  <w:style w:type="paragraph" w:customStyle="1" w:styleId="bodytext">
    <w:name w:val="bodytext"/>
    <w:basedOn w:val="Normal"/>
    <w:rsid w:val="0059375C"/>
    <w:pPr>
      <w:spacing w:before="100" w:beforeAutospacing="1" w:after="100" w:afterAutospacing="1" w:line="240" w:lineRule="auto"/>
    </w:pPr>
    <w:rPr>
      <w:rFonts w:ascii="Times New Roman" w:hAnsi="Times New Roman"/>
      <w:sz w:val="24"/>
      <w:szCs w:val="24"/>
      <w:lang w:eastAsia="en-GB"/>
    </w:rPr>
  </w:style>
  <w:style w:type="paragraph" w:customStyle="1" w:styleId="Default">
    <w:name w:val="Default"/>
    <w:rsid w:val="00C607CC"/>
    <w:pPr>
      <w:autoSpaceDE w:val="0"/>
      <w:autoSpaceDN w:val="0"/>
      <w:adjustRightInd w:val="0"/>
    </w:pPr>
    <w:rPr>
      <w:rFonts w:cs="Calibri"/>
      <w:color w:val="000000"/>
      <w:sz w:val="24"/>
      <w:szCs w:val="24"/>
    </w:rPr>
  </w:style>
  <w:style w:type="table" w:styleId="TableGrid">
    <w:name w:val="Table Grid"/>
    <w:basedOn w:val="TableNormal"/>
    <w:uiPriority w:val="59"/>
    <w:rsid w:val="00513C12"/>
    <w:rPr>
      <w:rFonts w:ascii="Cambria" w:eastAsia="MS Mincho" w:hAnsi="Cambria"/>
      <w:sz w:val="24"/>
      <w:szCs w:val="24"/>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style-span">
    <w:name w:val="apple-style-span"/>
    <w:rsid w:val="00513C12"/>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en-GB" w:eastAsia="en-GB"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pPr>
      <w:spacing w:after="200" w:line="276" w:lineRule="auto"/>
    </w:pPr>
    <w:rPr>
      <w:sz w:val="22"/>
      <w:szCs w:val="22"/>
      <w:lang w:eastAsia="en-US"/>
    </w:rPr>
  </w:style>
  <w:style w:type="paragraph" w:styleId="Heading1">
    <w:name w:val="heading 1"/>
    <w:basedOn w:val="Normal"/>
    <w:next w:val="Normal"/>
    <w:link w:val="Heading1Char"/>
    <w:uiPriority w:val="99"/>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9"/>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9"/>
    <w:pPr>
      <w:keepNext/>
      <w:spacing w:before="240" w:after="60"/>
      <w:outlineLvl w:val="2"/>
    </w:pPr>
    <w:rPr>
      <w:rFonts w:ascii="Arial" w:hAnsi="Arial" w:cs="Arial"/>
      <w:b/>
      <w:bCs/>
      <w:sz w:val="26"/>
      <w:szCs w:val="26"/>
    </w:rPr>
  </w:style>
  <w:style w:type="paragraph" w:styleId="Heading4">
    <w:name w:val="heading 4"/>
    <w:basedOn w:val="Normal"/>
    <w:next w:val="Normal"/>
    <w:link w:val="Heading4Char"/>
    <w:uiPriority w:val="99"/>
    <w:pPr>
      <w:keepNext/>
      <w:spacing w:before="240" w:after="60"/>
      <w:outlineLvl w:val="3"/>
    </w:pPr>
    <w:rPr>
      <w:rFonts w:ascii="Times New Roman" w:hAnsi="Times New Roman"/>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Pr>
      <w:rFonts w:ascii="Calibri" w:eastAsia="Times New Roman" w:hAnsi="Calibri" w:cs="Times New Roman"/>
      <w:b/>
      <w:bCs/>
      <w:kern w:val="32"/>
      <w:sz w:val="32"/>
      <w:szCs w:val="32"/>
      <w:lang w:val="en-GB"/>
    </w:rPr>
  </w:style>
  <w:style w:type="character" w:customStyle="1" w:styleId="Heading2Char">
    <w:name w:val="Heading 2 Char"/>
    <w:link w:val="Heading2"/>
    <w:uiPriority w:val="9"/>
    <w:semiHidden/>
    <w:rPr>
      <w:rFonts w:ascii="Calibri" w:eastAsia="Times New Roman" w:hAnsi="Calibri" w:cs="Times New Roman"/>
      <w:b/>
      <w:bCs/>
      <w:i/>
      <w:iCs/>
      <w:sz w:val="28"/>
      <w:szCs w:val="28"/>
      <w:lang w:val="en-GB"/>
    </w:rPr>
  </w:style>
  <w:style w:type="character" w:customStyle="1" w:styleId="Heading3Char">
    <w:name w:val="Heading 3 Char"/>
    <w:link w:val="Heading3"/>
    <w:uiPriority w:val="9"/>
    <w:semiHidden/>
    <w:rPr>
      <w:rFonts w:ascii="Calibri" w:eastAsia="Times New Roman" w:hAnsi="Calibri" w:cs="Times New Roman"/>
      <w:b/>
      <w:bCs/>
      <w:sz w:val="26"/>
      <w:szCs w:val="26"/>
      <w:lang w:val="en-GB"/>
    </w:rPr>
  </w:style>
  <w:style w:type="character" w:customStyle="1" w:styleId="Heading4Char">
    <w:name w:val="Heading 4 Char"/>
    <w:link w:val="Heading4"/>
    <w:uiPriority w:val="9"/>
    <w:semiHidden/>
    <w:rPr>
      <w:rFonts w:ascii="Cambria" w:eastAsia="Times New Roman" w:hAnsi="Cambria" w:cs="Times New Roman"/>
      <w:b/>
      <w:bCs/>
      <w:sz w:val="28"/>
      <w:szCs w:val="28"/>
      <w:lang w:val="en-GB"/>
    </w:rPr>
  </w:style>
  <w:style w:type="paragraph" w:styleId="ListParagraph">
    <w:name w:val="List Paragraph"/>
    <w:basedOn w:val="Normal"/>
    <w:uiPriority w:val="34"/>
    <w:qFormat/>
    <w:pPr>
      <w:spacing w:after="0" w:line="240" w:lineRule="auto"/>
      <w:ind w:left="720"/>
      <w:contextualSpacing/>
    </w:pPr>
    <w:rPr>
      <w:rFonts w:ascii="Times New Roman" w:hAnsi="Times New Roman"/>
      <w:sz w:val="24"/>
      <w:szCs w:val="24"/>
      <w:lang w:eastAsia="en-GB"/>
    </w:rPr>
  </w:style>
  <w:style w:type="paragraph" w:styleId="Header">
    <w:name w:val="header"/>
    <w:basedOn w:val="Normal"/>
    <w:link w:val="HeaderChar"/>
    <w:uiPriority w:val="99"/>
    <w:semiHidden/>
    <w:pPr>
      <w:tabs>
        <w:tab w:val="center" w:pos="4513"/>
        <w:tab w:val="right" w:pos="9026"/>
      </w:tabs>
    </w:pPr>
  </w:style>
  <w:style w:type="character" w:customStyle="1" w:styleId="HeaderChar">
    <w:name w:val="Header Char"/>
    <w:link w:val="Header"/>
    <w:uiPriority w:val="99"/>
    <w:semiHidden/>
    <w:locked/>
    <w:rPr>
      <w:rFonts w:cs="Times New Roman"/>
      <w:sz w:val="22"/>
      <w:lang w:val="x-none" w:eastAsia="en-US"/>
    </w:rPr>
  </w:style>
  <w:style w:type="paragraph" w:styleId="Footer">
    <w:name w:val="footer"/>
    <w:basedOn w:val="Normal"/>
    <w:link w:val="FooterChar"/>
    <w:uiPriority w:val="99"/>
    <w:pPr>
      <w:tabs>
        <w:tab w:val="center" w:pos="4513"/>
        <w:tab w:val="right" w:pos="9026"/>
      </w:tabs>
    </w:pPr>
  </w:style>
  <w:style w:type="character" w:customStyle="1" w:styleId="FooterChar">
    <w:name w:val="Footer Char"/>
    <w:link w:val="Footer"/>
    <w:uiPriority w:val="99"/>
    <w:locked/>
    <w:rPr>
      <w:rFonts w:cs="Times New Roman"/>
      <w:sz w:val="22"/>
      <w:lang w:val="x-none" w:eastAsia="en-US"/>
    </w:rPr>
  </w:style>
  <w:style w:type="paragraph" w:styleId="BalloonText">
    <w:name w:val="Balloon Text"/>
    <w:basedOn w:val="Normal"/>
    <w:link w:val="BalloonTextChar"/>
    <w:uiPriority w:val="99"/>
    <w:semiHidden/>
    <w:rPr>
      <w:rFonts w:ascii="Tahoma" w:hAnsi="Tahoma" w:cs="Tahoma"/>
      <w:sz w:val="16"/>
      <w:szCs w:val="16"/>
    </w:rPr>
  </w:style>
  <w:style w:type="character" w:customStyle="1" w:styleId="BalloonTextChar">
    <w:name w:val="Balloon Text Char"/>
    <w:link w:val="BalloonText"/>
    <w:uiPriority w:val="99"/>
    <w:semiHidden/>
    <w:rPr>
      <w:rFonts w:ascii="Tahoma" w:hAnsi="Tahoma" w:cs="Tahoma"/>
      <w:sz w:val="16"/>
      <w:szCs w:val="16"/>
      <w:lang w:val="en-GB"/>
    </w:rPr>
  </w:style>
  <w:style w:type="character" w:styleId="Hyperlink">
    <w:name w:val="Hyperlink"/>
    <w:uiPriority w:val="99"/>
    <w:rPr>
      <w:rFonts w:cs="Times New Roman"/>
      <w:color w:val="0000FF"/>
      <w:u w:val="single"/>
    </w:rPr>
  </w:style>
  <w:style w:type="paragraph" w:styleId="NormalWeb">
    <w:name w:val="Normal (Web)"/>
    <w:basedOn w:val="Normal"/>
    <w:uiPriority w:val="99"/>
    <w:semiHidden/>
    <w:unhideWhenUsed/>
    <w:rsid w:val="002E2808"/>
    <w:pPr>
      <w:spacing w:after="0" w:line="240" w:lineRule="auto"/>
    </w:pPr>
    <w:rPr>
      <w:rFonts w:ascii="Times New Roman" w:eastAsia="Cambria" w:hAnsi="Times New Roman"/>
      <w:sz w:val="24"/>
      <w:szCs w:val="24"/>
      <w:lang w:eastAsia="en-GB"/>
    </w:rPr>
  </w:style>
  <w:style w:type="paragraph" w:customStyle="1" w:styleId="style1">
    <w:name w:val="style1"/>
    <w:basedOn w:val="Normal"/>
    <w:uiPriority w:val="99"/>
    <w:semiHidden/>
    <w:rsid w:val="002E2808"/>
    <w:pPr>
      <w:spacing w:after="0" w:line="240" w:lineRule="auto"/>
    </w:pPr>
    <w:rPr>
      <w:rFonts w:ascii="Arial" w:eastAsia="Cambria" w:hAnsi="Arial" w:cs="Arial"/>
      <w:sz w:val="20"/>
      <w:szCs w:val="20"/>
      <w:lang w:eastAsia="en-GB"/>
    </w:rPr>
  </w:style>
  <w:style w:type="paragraph" w:customStyle="1" w:styleId="style2">
    <w:name w:val="style2"/>
    <w:basedOn w:val="Normal"/>
    <w:uiPriority w:val="99"/>
    <w:semiHidden/>
    <w:rsid w:val="002E2808"/>
    <w:pPr>
      <w:spacing w:after="0" w:line="240" w:lineRule="auto"/>
    </w:pPr>
    <w:rPr>
      <w:rFonts w:ascii="Arial" w:eastAsia="Cambria" w:hAnsi="Arial" w:cs="Arial"/>
      <w:color w:val="00FFFF"/>
      <w:sz w:val="24"/>
      <w:szCs w:val="24"/>
      <w:lang w:eastAsia="en-GB"/>
    </w:rPr>
  </w:style>
  <w:style w:type="paragraph" w:customStyle="1" w:styleId="style11">
    <w:name w:val="style11"/>
    <w:basedOn w:val="Normal"/>
    <w:uiPriority w:val="99"/>
    <w:semiHidden/>
    <w:rsid w:val="002E2808"/>
    <w:pPr>
      <w:spacing w:after="0" w:line="240" w:lineRule="auto"/>
    </w:pPr>
    <w:rPr>
      <w:rFonts w:ascii="Arial" w:eastAsia="Cambria" w:hAnsi="Arial" w:cs="Arial"/>
      <w:color w:val="00FFFF"/>
      <w:sz w:val="20"/>
      <w:szCs w:val="20"/>
      <w:lang w:eastAsia="en-GB"/>
    </w:rPr>
  </w:style>
  <w:style w:type="paragraph" w:customStyle="1" w:styleId="style12">
    <w:name w:val="style12"/>
    <w:basedOn w:val="Normal"/>
    <w:uiPriority w:val="99"/>
    <w:semiHidden/>
    <w:rsid w:val="002E2808"/>
    <w:pPr>
      <w:spacing w:after="0" w:line="240" w:lineRule="auto"/>
    </w:pPr>
    <w:rPr>
      <w:rFonts w:ascii="Arial" w:eastAsia="Cambria" w:hAnsi="Arial" w:cs="Arial"/>
      <w:sz w:val="20"/>
      <w:szCs w:val="20"/>
      <w:lang w:eastAsia="en-GB"/>
    </w:rPr>
  </w:style>
  <w:style w:type="character" w:customStyle="1" w:styleId="style13">
    <w:name w:val="style13"/>
    <w:rsid w:val="002E2808"/>
    <w:rPr>
      <w:rFonts w:ascii="Arial" w:hAnsi="Arial" w:cs="Arial" w:hint="default"/>
    </w:rPr>
  </w:style>
  <w:style w:type="character" w:customStyle="1" w:styleId="style41">
    <w:name w:val="style41"/>
    <w:rsid w:val="002E2808"/>
    <w:rPr>
      <w:rFonts w:ascii="Arial" w:hAnsi="Arial" w:cs="Arial" w:hint="default"/>
    </w:rPr>
  </w:style>
  <w:style w:type="character" w:customStyle="1" w:styleId="style31">
    <w:name w:val="style31"/>
    <w:basedOn w:val="DefaultParagraphFont"/>
    <w:rsid w:val="002E2808"/>
  </w:style>
  <w:style w:type="character" w:styleId="Strong">
    <w:name w:val="Strong"/>
    <w:uiPriority w:val="22"/>
    <w:qFormat/>
    <w:rsid w:val="002E2808"/>
    <w:rPr>
      <w:b/>
      <w:bCs/>
    </w:rPr>
  </w:style>
  <w:style w:type="paragraph" w:customStyle="1" w:styleId="bodytext">
    <w:name w:val="bodytext"/>
    <w:basedOn w:val="Normal"/>
    <w:rsid w:val="0059375C"/>
    <w:pPr>
      <w:spacing w:before="100" w:beforeAutospacing="1" w:after="100" w:afterAutospacing="1" w:line="240" w:lineRule="auto"/>
    </w:pPr>
    <w:rPr>
      <w:rFonts w:ascii="Times New Roman" w:hAnsi="Times New Roman"/>
      <w:sz w:val="24"/>
      <w:szCs w:val="24"/>
      <w:lang w:eastAsia="en-GB"/>
    </w:rPr>
  </w:style>
  <w:style w:type="paragraph" w:customStyle="1" w:styleId="Default">
    <w:name w:val="Default"/>
    <w:rsid w:val="00C607CC"/>
    <w:pPr>
      <w:autoSpaceDE w:val="0"/>
      <w:autoSpaceDN w:val="0"/>
      <w:adjustRightInd w:val="0"/>
    </w:pPr>
    <w:rPr>
      <w:rFonts w:cs="Calibri"/>
      <w:color w:val="000000"/>
      <w:sz w:val="24"/>
      <w:szCs w:val="24"/>
    </w:rPr>
  </w:style>
  <w:style w:type="table" w:styleId="TableGrid">
    <w:name w:val="Table Grid"/>
    <w:basedOn w:val="TableNormal"/>
    <w:uiPriority w:val="59"/>
    <w:rsid w:val="00513C12"/>
    <w:rPr>
      <w:rFonts w:ascii="Cambria" w:eastAsia="MS Mincho" w:hAnsi="Cambria"/>
      <w:sz w:val="24"/>
      <w:szCs w:val="24"/>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style-span">
    <w:name w:val="apple-style-span"/>
    <w:rsid w:val="00513C1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8909801">
      <w:bodyDiv w:val="1"/>
      <w:marLeft w:val="0"/>
      <w:marRight w:val="0"/>
      <w:marTop w:val="0"/>
      <w:marBottom w:val="0"/>
      <w:divBdr>
        <w:top w:val="none" w:sz="0" w:space="0" w:color="auto"/>
        <w:left w:val="none" w:sz="0" w:space="0" w:color="auto"/>
        <w:bottom w:val="none" w:sz="0" w:space="0" w:color="auto"/>
        <w:right w:val="none" w:sz="0" w:space="0" w:color="auto"/>
      </w:divBdr>
    </w:div>
    <w:div w:id="147789996">
      <w:marLeft w:val="0"/>
      <w:marRight w:val="0"/>
      <w:marTop w:val="0"/>
      <w:marBottom w:val="0"/>
      <w:divBdr>
        <w:top w:val="none" w:sz="0" w:space="0" w:color="auto"/>
        <w:left w:val="none" w:sz="0" w:space="0" w:color="auto"/>
        <w:bottom w:val="none" w:sz="0" w:space="0" w:color="auto"/>
        <w:right w:val="none" w:sz="0" w:space="0" w:color="auto"/>
      </w:divBdr>
      <w:divsChild>
        <w:div w:id="147790005">
          <w:marLeft w:val="0"/>
          <w:marRight w:val="0"/>
          <w:marTop w:val="125"/>
          <w:marBottom w:val="0"/>
          <w:divBdr>
            <w:top w:val="none" w:sz="0" w:space="0" w:color="auto"/>
            <w:left w:val="none" w:sz="0" w:space="0" w:color="auto"/>
            <w:bottom w:val="none" w:sz="0" w:space="0" w:color="auto"/>
            <w:right w:val="none" w:sz="0" w:space="0" w:color="auto"/>
          </w:divBdr>
        </w:div>
        <w:div w:id="147790007">
          <w:marLeft w:val="0"/>
          <w:marRight w:val="0"/>
          <w:marTop w:val="125"/>
          <w:marBottom w:val="0"/>
          <w:divBdr>
            <w:top w:val="none" w:sz="0" w:space="0" w:color="auto"/>
            <w:left w:val="none" w:sz="0" w:space="0" w:color="auto"/>
            <w:bottom w:val="none" w:sz="0" w:space="0" w:color="auto"/>
            <w:right w:val="none" w:sz="0" w:space="0" w:color="auto"/>
          </w:divBdr>
        </w:div>
        <w:div w:id="147790009">
          <w:marLeft w:val="0"/>
          <w:marRight w:val="0"/>
          <w:marTop w:val="125"/>
          <w:marBottom w:val="0"/>
          <w:divBdr>
            <w:top w:val="none" w:sz="0" w:space="0" w:color="auto"/>
            <w:left w:val="none" w:sz="0" w:space="0" w:color="auto"/>
            <w:bottom w:val="none" w:sz="0" w:space="0" w:color="auto"/>
            <w:right w:val="none" w:sz="0" w:space="0" w:color="auto"/>
          </w:divBdr>
        </w:div>
      </w:divsChild>
    </w:div>
    <w:div w:id="147789999">
      <w:marLeft w:val="0"/>
      <w:marRight w:val="0"/>
      <w:marTop w:val="0"/>
      <w:marBottom w:val="0"/>
      <w:divBdr>
        <w:top w:val="none" w:sz="0" w:space="0" w:color="auto"/>
        <w:left w:val="none" w:sz="0" w:space="0" w:color="auto"/>
        <w:bottom w:val="none" w:sz="0" w:space="0" w:color="auto"/>
        <w:right w:val="none" w:sz="0" w:space="0" w:color="auto"/>
      </w:divBdr>
      <w:divsChild>
        <w:div w:id="147789998">
          <w:marLeft w:val="806"/>
          <w:marRight w:val="0"/>
          <w:marTop w:val="0"/>
          <w:marBottom w:val="120"/>
          <w:divBdr>
            <w:top w:val="none" w:sz="0" w:space="0" w:color="auto"/>
            <w:left w:val="none" w:sz="0" w:space="0" w:color="auto"/>
            <w:bottom w:val="none" w:sz="0" w:space="0" w:color="auto"/>
            <w:right w:val="none" w:sz="0" w:space="0" w:color="auto"/>
          </w:divBdr>
        </w:div>
      </w:divsChild>
    </w:div>
    <w:div w:id="147790003">
      <w:marLeft w:val="0"/>
      <w:marRight w:val="0"/>
      <w:marTop w:val="0"/>
      <w:marBottom w:val="0"/>
      <w:divBdr>
        <w:top w:val="none" w:sz="0" w:space="0" w:color="auto"/>
        <w:left w:val="none" w:sz="0" w:space="0" w:color="auto"/>
        <w:bottom w:val="none" w:sz="0" w:space="0" w:color="auto"/>
        <w:right w:val="none" w:sz="0" w:space="0" w:color="auto"/>
      </w:divBdr>
      <w:divsChild>
        <w:div w:id="147790000">
          <w:marLeft w:val="806"/>
          <w:marRight w:val="0"/>
          <w:marTop w:val="0"/>
          <w:marBottom w:val="120"/>
          <w:divBdr>
            <w:top w:val="none" w:sz="0" w:space="0" w:color="auto"/>
            <w:left w:val="none" w:sz="0" w:space="0" w:color="auto"/>
            <w:bottom w:val="none" w:sz="0" w:space="0" w:color="auto"/>
            <w:right w:val="none" w:sz="0" w:space="0" w:color="auto"/>
          </w:divBdr>
        </w:div>
        <w:div w:id="147790010">
          <w:marLeft w:val="806"/>
          <w:marRight w:val="0"/>
          <w:marTop w:val="0"/>
          <w:marBottom w:val="120"/>
          <w:divBdr>
            <w:top w:val="none" w:sz="0" w:space="0" w:color="auto"/>
            <w:left w:val="none" w:sz="0" w:space="0" w:color="auto"/>
            <w:bottom w:val="none" w:sz="0" w:space="0" w:color="auto"/>
            <w:right w:val="none" w:sz="0" w:space="0" w:color="auto"/>
          </w:divBdr>
        </w:div>
        <w:div w:id="147790011">
          <w:marLeft w:val="806"/>
          <w:marRight w:val="0"/>
          <w:marTop w:val="0"/>
          <w:marBottom w:val="120"/>
          <w:divBdr>
            <w:top w:val="none" w:sz="0" w:space="0" w:color="auto"/>
            <w:left w:val="none" w:sz="0" w:space="0" w:color="auto"/>
            <w:bottom w:val="none" w:sz="0" w:space="0" w:color="auto"/>
            <w:right w:val="none" w:sz="0" w:space="0" w:color="auto"/>
          </w:divBdr>
        </w:div>
      </w:divsChild>
    </w:div>
    <w:div w:id="147790004">
      <w:marLeft w:val="0"/>
      <w:marRight w:val="0"/>
      <w:marTop w:val="0"/>
      <w:marBottom w:val="0"/>
      <w:divBdr>
        <w:top w:val="none" w:sz="0" w:space="0" w:color="auto"/>
        <w:left w:val="none" w:sz="0" w:space="0" w:color="auto"/>
        <w:bottom w:val="none" w:sz="0" w:space="0" w:color="auto"/>
        <w:right w:val="none" w:sz="0" w:space="0" w:color="auto"/>
      </w:divBdr>
      <w:divsChild>
        <w:div w:id="147789997">
          <w:marLeft w:val="806"/>
          <w:marRight w:val="0"/>
          <w:marTop w:val="0"/>
          <w:marBottom w:val="120"/>
          <w:divBdr>
            <w:top w:val="none" w:sz="0" w:space="0" w:color="auto"/>
            <w:left w:val="none" w:sz="0" w:space="0" w:color="auto"/>
            <w:bottom w:val="none" w:sz="0" w:space="0" w:color="auto"/>
            <w:right w:val="none" w:sz="0" w:space="0" w:color="auto"/>
          </w:divBdr>
        </w:div>
        <w:div w:id="147790001">
          <w:marLeft w:val="806"/>
          <w:marRight w:val="0"/>
          <w:marTop w:val="0"/>
          <w:marBottom w:val="120"/>
          <w:divBdr>
            <w:top w:val="none" w:sz="0" w:space="0" w:color="auto"/>
            <w:left w:val="none" w:sz="0" w:space="0" w:color="auto"/>
            <w:bottom w:val="none" w:sz="0" w:space="0" w:color="auto"/>
            <w:right w:val="none" w:sz="0" w:space="0" w:color="auto"/>
          </w:divBdr>
        </w:div>
        <w:div w:id="147790002">
          <w:marLeft w:val="806"/>
          <w:marRight w:val="0"/>
          <w:marTop w:val="0"/>
          <w:marBottom w:val="120"/>
          <w:divBdr>
            <w:top w:val="none" w:sz="0" w:space="0" w:color="auto"/>
            <w:left w:val="none" w:sz="0" w:space="0" w:color="auto"/>
            <w:bottom w:val="none" w:sz="0" w:space="0" w:color="auto"/>
            <w:right w:val="none" w:sz="0" w:space="0" w:color="auto"/>
          </w:divBdr>
        </w:div>
        <w:div w:id="147790008">
          <w:marLeft w:val="806"/>
          <w:marRight w:val="0"/>
          <w:marTop w:val="0"/>
          <w:marBottom w:val="120"/>
          <w:divBdr>
            <w:top w:val="none" w:sz="0" w:space="0" w:color="auto"/>
            <w:left w:val="none" w:sz="0" w:space="0" w:color="auto"/>
            <w:bottom w:val="none" w:sz="0" w:space="0" w:color="auto"/>
            <w:right w:val="none" w:sz="0" w:space="0" w:color="auto"/>
          </w:divBdr>
        </w:div>
      </w:divsChild>
    </w:div>
    <w:div w:id="147790006">
      <w:marLeft w:val="0"/>
      <w:marRight w:val="0"/>
      <w:marTop w:val="0"/>
      <w:marBottom w:val="0"/>
      <w:divBdr>
        <w:top w:val="none" w:sz="0" w:space="0" w:color="auto"/>
        <w:left w:val="none" w:sz="0" w:space="0" w:color="auto"/>
        <w:bottom w:val="none" w:sz="0" w:space="0" w:color="auto"/>
        <w:right w:val="none" w:sz="0" w:space="0" w:color="auto"/>
      </w:divBdr>
    </w:div>
    <w:div w:id="212159351">
      <w:bodyDiv w:val="1"/>
      <w:marLeft w:val="0"/>
      <w:marRight w:val="0"/>
      <w:marTop w:val="0"/>
      <w:marBottom w:val="0"/>
      <w:divBdr>
        <w:top w:val="none" w:sz="0" w:space="0" w:color="auto"/>
        <w:left w:val="none" w:sz="0" w:space="0" w:color="auto"/>
        <w:bottom w:val="none" w:sz="0" w:space="0" w:color="auto"/>
        <w:right w:val="none" w:sz="0" w:space="0" w:color="auto"/>
      </w:divBdr>
    </w:div>
    <w:div w:id="229049193">
      <w:bodyDiv w:val="1"/>
      <w:marLeft w:val="0"/>
      <w:marRight w:val="0"/>
      <w:marTop w:val="0"/>
      <w:marBottom w:val="0"/>
      <w:divBdr>
        <w:top w:val="none" w:sz="0" w:space="0" w:color="auto"/>
        <w:left w:val="none" w:sz="0" w:space="0" w:color="auto"/>
        <w:bottom w:val="none" w:sz="0" w:space="0" w:color="auto"/>
        <w:right w:val="none" w:sz="0" w:space="0" w:color="auto"/>
      </w:divBdr>
    </w:div>
    <w:div w:id="584462552">
      <w:bodyDiv w:val="1"/>
      <w:marLeft w:val="0"/>
      <w:marRight w:val="0"/>
      <w:marTop w:val="0"/>
      <w:marBottom w:val="0"/>
      <w:divBdr>
        <w:top w:val="none" w:sz="0" w:space="0" w:color="auto"/>
        <w:left w:val="none" w:sz="0" w:space="0" w:color="auto"/>
        <w:bottom w:val="none" w:sz="0" w:space="0" w:color="auto"/>
        <w:right w:val="none" w:sz="0" w:space="0" w:color="auto"/>
      </w:divBdr>
    </w:div>
    <w:div w:id="839929931">
      <w:bodyDiv w:val="1"/>
      <w:marLeft w:val="0"/>
      <w:marRight w:val="0"/>
      <w:marTop w:val="0"/>
      <w:marBottom w:val="0"/>
      <w:divBdr>
        <w:top w:val="none" w:sz="0" w:space="0" w:color="auto"/>
        <w:left w:val="none" w:sz="0" w:space="0" w:color="auto"/>
        <w:bottom w:val="none" w:sz="0" w:space="0" w:color="auto"/>
        <w:right w:val="none" w:sz="0" w:space="0" w:color="auto"/>
      </w:divBdr>
      <w:divsChild>
        <w:div w:id="235215358">
          <w:marLeft w:val="547"/>
          <w:marRight w:val="0"/>
          <w:marTop w:val="86"/>
          <w:marBottom w:val="0"/>
          <w:divBdr>
            <w:top w:val="none" w:sz="0" w:space="0" w:color="auto"/>
            <w:left w:val="none" w:sz="0" w:space="0" w:color="auto"/>
            <w:bottom w:val="none" w:sz="0" w:space="0" w:color="auto"/>
            <w:right w:val="none" w:sz="0" w:space="0" w:color="auto"/>
          </w:divBdr>
        </w:div>
        <w:div w:id="660160119">
          <w:marLeft w:val="547"/>
          <w:marRight w:val="0"/>
          <w:marTop w:val="86"/>
          <w:marBottom w:val="0"/>
          <w:divBdr>
            <w:top w:val="none" w:sz="0" w:space="0" w:color="auto"/>
            <w:left w:val="none" w:sz="0" w:space="0" w:color="auto"/>
            <w:bottom w:val="none" w:sz="0" w:space="0" w:color="auto"/>
            <w:right w:val="none" w:sz="0" w:space="0" w:color="auto"/>
          </w:divBdr>
        </w:div>
        <w:div w:id="773015878">
          <w:marLeft w:val="547"/>
          <w:marRight w:val="0"/>
          <w:marTop w:val="86"/>
          <w:marBottom w:val="0"/>
          <w:divBdr>
            <w:top w:val="none" w:sz="0" w:space="0" w:color="auto"/>
            <w:left w:val="none" w:sz="0" w:space="0" w:color="auto"/>
            <w:bottom w:val="none" w:sz="0" w:space="0" w:color="auto"/>
            <w:right w:val="none" w:sz="0" w:space="0" w:color="auto"/>
          </w:divBdr>
        </w:div>
        <w:div w:id="1720743761">
          <w:marLeft w:val="547"/>
          <w:marRight w:val="0"/>
          <w:marTop w:val="86"/>
          <w:marBottom w:val="0"/>
          <w:divBdr>
            <w:top w:val="none" w:sz="0" w:space="0" w:color="auto"/>
            <w:left w:val="none" w:sz="0" w:space="0" w:color="auto"/>
            <w:bottom w:val="none" w:sz="0" w:space="0" w:color="auto"/>
            <w:right w:val="none" w:sz="0" w:space="0" w:color="auto"/>
          </w:divBdr>
        </w:div>
      </w:divsChild>
    </w:div>
    <w:div w:id="10111820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glossaryDocument" Target="glossary/document.xml"/><Relationship Id="rId14"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s://www.herc.ac.uk/research_project/dcsg/" TargetMode="External"/><Relationship Id="rId9" Type="http://schemas.openxmlformats.org/officeDocument/2006/relationships/hyperlink" Target="http://www.comwellaarhus.dk/frontpage/" TargetMode="External"/><Relationship Id="rId10" Type="http://schemas.openxmlformats.org/officeDocument/2006/relationships/hyperlink" Target="http://en.aros.dk/" TargetMode="Externa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40C77DC8738B41B9B301FC627BEB83C8"/>
        <w:category>
          <w:name w:val="General"/>
          <w:gallery w:val="placeholder"/>
        </w:category>
        <w:types>
          <w:type w:val="bbPlcHdr"/>
        </w:types>
        <w:behaviors>
          <w:behavior w:val="content"/>
        </w:behaviors>
        <w:guid w:val="{BDF035D6-04D8-4A39-8310-A117305C2D88}"/>
      </w:docPartPr>
      <w:docPartBody>
        <w:p w:rsidR="00B943F7" w:rsidRDefault="002B3A7F" w:rsidP="002B3A7F">
          <w:pPr>
            <w:pStyle w:val="40C77DC8738B41B9B301FC627BEB83C8"/>
          </w:pPr>
          <w:r w:rsidRPr="009C1AD0">
            <w:rPr>
              <w:rStyle w:val="PlaceholderText"/>
            </w:rPr>
            <w:t>Click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S Mincho">
    <w:altName w:val="ＭＳ 明朝"/>
    <w:charset w:val="80"/>
    <w:family w:val="modern"/>
    <w:pitch w:val="fixed"/>
    <w:sig w:usb0="E00002FF" w:usb1="6AC7FDFB" w:usb2="00000012" w:usb3="00000000" w:csb0="0002009F" w:csb1="00000000"/>
  </w:font>
  <w:font w:name="Helvetica">
    <w:panose1 w:val="00000000000000000000"/>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Light">
    <w:panose1 w:val="020F0302020204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B3A7F"/>
    <w:rsid w:val="002B3A7F"/>
    <w:rsid w:val="004D4583"/>
    <w:rsid w:val="00882250"/>
    <w:rsid w:val="008E507D"/>
    <w:rsid w:val="00B943F7"/>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B3A7F"/>
    <w:rPr>
      <w:color w:val="808080"/>
    </w:rPr>
  </w:style>
  <w:style w:type="paragraph" w:customStyle="1" w:styleId="40C77DC8738B41B9B301FC627BEB83C8">
    <w:name w:val="40C77DC8738B41B9B301FC627BEB83C8"/>
    <w:rsid w:val="002B3A7F"/>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B3A7F"/>
    <w:rPr>
      <w:color w:val="808080"/>
    </w:rPr>
  </w:style>
  <w:style w:type="paragraph" w:customStyle="1" w:styleId="40C77DC8738B41B9B301FC627BEB83C8">
    <w:name w:val="40C77DC8738B41B9B301FC627BEB83C8"/>
    <w:rsid w:val="002B3A7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8</Pages>
  <Words>2156</Words>
  <Characters>12294</Characters>
  <Application>Microsoft Macintosh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Draft only]</vt:lpstr>
    </vt:vector>
  </TitlesOfParts>
  <Company>University of Bristol</Company>
  <LinksUpToDate>false</LinksUpToDate>
  <CharactersWithSpaces>14422</CharactersWithSpaces>
  <SharedDoc>false</SharedDoc>
  <HLinks>
    <vt:vector size="18" baseType="variant">
      <vt:variant>
        <vt:i4>4456508</vt:i4>
      </vt:variant>
      <vt:variant>
        <vt:i4>6</vt:i4>
      </vt:variant>
      <vt:variant>
        <vt:i4>0</vt:i4>
      </vt:variant>
      <vt:variant>
        <vt:i4>5</vt:i4>
      </vt:variant>
      <vt:variant>
        <vt:lpwstr>mailto:Roberta.Ellis@ics.manchester.ac.uk</vt:lpwstr>
      </vt:variant>
      <vt:variant>
        <vt:lpwstr/>
      </vt:variant>
      <vt:variant>
        <vt:i4>2818171</vt:i4>
      </vt:variant>
      <vt:variant>
        <vt:i4>3</vt:i4>
      </vt:variant>
      <vt:variant>
        <vt:i4>0</vt:i4>
      </vt:variant>
      <vt:variant>
        <vt:i4>5</vt:i4>
      </vt:variant>
      <vt:variant>
        <vt:lpwstr>http://www.chancellorshotel.co.uk/</vt:lpwstr>
      </vt:variant>
      <vt:variant>
        <vt:lpwstr/>
      </vt:variant>
      <vt:variant>
        <vt:i4>6029368</vt:i4>
      </vt:variant>
      <vt:variant>
        <vt:i4>0</vt:i4>
      </vt:variant>
      <vt:variant>
        <vt:i4>0</vt:i4>
      </vt:variant>
      <vt:variant>
        <vt:i4>5</vt:i4>
      </vt:variant>
      <vt:variant>
        <vt:lpwstr>http://www.easd.org//images/easdwebfiles/EASD_CANCER/index.html</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raft only]</dc:title>
  <dc:subject/>
  <dc:creator>Owner</dc:creator>
  <cp:keywords/>
  <cp:lastModifiedBy>Hannah Lennon</cp:lastModifiedBy>
  <cp:revision>2</cp:revision>
  <cp:lastPrinted>2011-03-17T12:08:00Z</cp:lastPrinted>
  <dcterms:created xsi:type="dcterms:W3CDTF">2017-09-13T13:38:00Z</dcterms:created>
  <dcterms:modified xsi:type="dcterms:W3CDTF">2017-09-13T13:38:00Z</dcterms:modified>
</cp:coreProperties>
</file>